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D73" w:rsidRDefault="00F15D73" w:rsidP="00F15D73">
      <w:pPr>
        <w:pStyle w:val="Heading1"/>
        <w:spacing w:line="480" w:lineRule="auto"/>
        <w:contextualSpacing/>
        <w:jc w:val="center"/>
        <w:rPr>
          <w:rFonts w:ascii="Times New Roman" w:hAnsi="Times New Roman" w:cs="Times New Roman"/>
          <w:color w:val="auto"/>
          <w:sz w:val="24"/>
          <w:szCs w:val="24"/>
        </w:rPr>
      </w:pPr>
      <w:bookmarkStart w:id="0" w:name="_Toc533360034"/>
      <w:r w:rsidRPr="00DA477E">
        <w:rPr>
          <w:rFonts w:ascii="Times New Roman" w:hAnsi="Times New Roman" w:cs="Times New Roman"/>
          <w:color w:val="auto"/>
          <w:sz w:val="24"/>
          <w:szCs w:val="24"/>
        </w:rPr>
        <w:t>BAB I</w:t>
      </w:r>
      <w:bookmarkEnd w:id="0"/>
    </w:p>
    <w:p w:rsidR="00F15D73" w:rsidRDefault="00F15D73" w:rsidP="00F15D73">
      <w:pPr>
        <w:pStyle w:val="Heading1"/>
        <w:spacing w:line="480" w:lineRule="auto"/>
        <w:contextualSpacing/>
        <w:jc w:val="center"/>
        <w:rPr>
          <w:rFonts w:ascii="Times New Roman" w:hAnsi="Times New Roman" w:cs="Times New Roman"/>
          <w:color w:val="auto"/>
          <w:sz w:val="24"/>
          <w:szCs w:val="24"/>
        </w:rPr>
      </w:pPr>
      <w:bookmarkStart w:id="1" w:name="_Toc533360035"/>
      <w:r w:rsidRPr="00290DA1">
        <w:rPr>
          <w:rFonts w:ascii="Times New Roman" w:hAnsi="Times New Roman" w:cs="Times New Roman"/>
          <w:color w:val="auto"/>
          <w:sz w:val="24"/>
          <w:szCs w:val="24"/>
        </w:rPr>
        <w:t>PENDAHULUAN</w:t>
      </w:r>
      <w:bookmarkEnd w:id="1"/>
    </w:p>
    <w:p w:rsidR="00F15D73" w:rsidRPr="001F7973" w:rsidRDefault="00F15D73" w:rsidP="00F15D73">
      <w:pPr>
        <w:contextualSpacing/>
      </w:pPr>
    </w:p>
    <w:p w:rsidR="00F15D73" w:rsidRPr="00DA477E" w:rsidRDefault="00F15D73" w:rsidP="00F15D73">
      <w:pPr>
        <w:spacing w:line="480" w:lineRule="auto"/>
        <w:ind w:firstLine="720"/>
        <w:jc w:val="both"/>
        <w:rPr>
          <w:rFonts w:ascii="Times New Roman" w:hAnsi="Times New Roman" w:cs="Times New Roman"/>
          <w:sz w:val="24"/>
        </w:rPr>
      </w:pPr>
      <w:r w:rsidRPr="00DA477E">
        <w:rPr>
          <w:rFonts w:ascii="Times New Roman" w:hAnsi="Times New Roman" w:cs="Times New Roman"/>
          <w:sz w:val="24"/>
        </w:rPr>
        <w:t>Pada bab ini akan dijelaskan mengenai latar belakang yang mendasari penulis melakukan penelitian terhadap nilai perusahaan. Selain itu, dalam bab ini juga termasuk identifikasi masalah, batasan masalah, rumusan masalah, tujuan penelitian, dan manfaat penelitian. Identifikasi masalah mencantumkan tentang masalah-masalah yang dibahas dalam penelitian ini.</w:t>
      </w:r>
    </w:p>
    <w:p w:rsidR="00F15D73" w:rsidRPr="00DA477E" w:rsidRDefault="00F15D73" w:rsidP="00F15D73">
      <w:pPr>
        <w:spacing w:line="480" w:lineRule="auto"/>
        <w:ind w:firstLine="360"/>
        <w:jc w:val="both"/>
        <w:rPr>
          <w:rFonts w:ascii="Times New Roman" w:hAnsi="Times New Roman" w:cs="Times New Roman"/>
          <w:sz w:val="24"/>
        </w:rPr>
      </w:pPr>
      <w:r w:rsidRPr="00DA477E">
        <w:rPr>
          <w:rFonts w:ascii="Times New Roman" w:hAnsi="Times New Roman" w:cs="Times New Roman"/>
          <w:sz w:val="24"/>
        </w:rPr>
        <w:t>Karena adanya keterbatasan waktu oleh penulis sehingga masalah-masalah yang telah teridentifikasi akan dipersempit dan dibatasi. Rumusan masalah digunakan untuk menjelaskan masalah yang akan dibahas. Sedangkan tujuan penelitian menguraikan hal yang ingin diketahui melalui penelitian ini. Pada sub bab manfaat penelitian menjelaskan apa saja manfaat bagi pihak-pihak yang terkait dengan penelitian ini.</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2" w:name="_Toc533360036"/>
      <w:r w:rsidRPr="00DA477E">
        <w:rPr>
          <w:rFonts w:ascii="Times New Roman" w:hAnsi="Times New Roman" w:cs="Times New Roman"/>
          <w:color w:val="auto"/>
          <w:sz w:val="24"/>
        </w:rPr>
        <w:t>Latar Belakang Masalah</w:t>
      </w:r>
      <w:bookmarkEnd w:id="2"/>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Nilai perusahaan harus diperhatikan oleh pemangku kepentingan di dalam perusahaan karena dapat berdampak pada penilaian investor terhadap perusahaan, seperti yang dikutip dalam berita cnnindonesia.com tanggal 22 April 2015 menyatakan bahwa kepemilikan saham di Indonesia pada akhir Maret 2015 masih didominasi oleh investor institusi sebesar 73,14 persen dibandingkan dengan investor individu. Hal tersebut menjadi indikator perdagangan dalam pasar modal Indonesia. Investor institusi merupakan perusahaan dibidang investasi baik saham maupun pengelolaan dana, sedangkan investor ritel merupakan investor perorangan. Minat investor baik individu maupun institusi untuk berinvestasi di pasar modal Indonesia semakin meningkat seiring dengan tumbuhnya pergerakan Indeks Harga Saham Gabungan (IHSG).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lastRenderedPageBreak/>
        <w:t xml:space="preserve">PT Bursa Efek Indonesia menyelenggarakan acara </w:t>
      </w:r>
      <w:r w:rsidRPr="00DA477E">
        <w:rPr>
          <w:rFonts w:ascii="Times New Roman" w:hAnsi="Times New Roman" w:cs="Times New Roman"/>
          <w:i/>
          <w:sz w:val="24"/>
          <w:szCs w:val="24"/>
        </w:rPr>
        <w:t xml:space="preserve">institusional investor day </w:t>
      </w:r>
      <w:r w:rsidRPr="00DA477E">
        <w:rPr>
          <w:rFonts w:ascii="Times New Roman" w:hAnsi="Times New Roman" w:cs="Times New Roman"/>
          <w:sz w:val="24"/>
          <w:szCs w:val="24"/>
        </w:rPr>
        <w:t>sebagai bentuk pelayanan kepada emiten BEI yang diselenggarakan selama 2 hari dengan serangkaian sosialisasi terkait dengan pengembangan pasar modal. Dalam acara ini, Bursa Efek Indonesia melibatkan investor institusi, manajer investasi 16 emiten yang terpilih, dan analis anggota bursa sehingga tercipta akses yang luas bagi peningkatan kualitas kepercayaan dan pemahaman investor institusional terhadap kinerja emiten.</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Selain itu, konsep acara </w:t>
      </w:r>
      <w:r w:rsidRPr="00DA477E">
        <w:rPr>
          <w:rFonts w:ascii="Times New Roman" w:hAnsi="Times New Roman" w:cs="Times New Roman"/>
          <w:i/>
          <w:sz w:val="24"/>
          <w:szCs w:val="24"/>
        </w:rPr>
        <w:t xml:space="preserve">institusional investor day </w:t>
      </w:r>
      <w:r w:rsidRPr="00DA477E">
        <w:rPr>
          <w:rFonts w:ascii="Times New Roman" w:hAnsi="Times New Roman" w:cs="Times New Roman"/>
          <w:sz w:val="24"/>
          <w:szCs w:val="24"/>
        </w:rPr>
        <w:t xml:space="preserve">menjadi pilar bagi perkembangan pasar modal Indonesia. BEI menetapkan 16 emiten yang terpilih dalam acara </w:t>
      </w:r>
      <w:r w:rsidRPr="00DA477E">
        <w:rPr>
          <w:rFonts w:ascii="Times New Roman" w:hAnsi="Times New Roman" w:cs="Times New Roman"/>
          <w:i/>
          <w:sz w:val="24"/>
          <w:szCs w:val="24"/>
        </w:rPr>
        <w:t xml:space="preserve">institusional investor day </w:t>
      </w:r>
      <w:r w:rsidRPr="00DA477E">
        <w:rPr>
          <w:rFonts w:ascii="Times New Roman" w:hAnsi="Times New Roman" w:cs="Times New Roman"/>
          <w:sz w:val="24"/>
          <w:szCs w:val="24"/>
        </w:rPr>
        <w:t>di antaranya PT Waskita Karya (Persero) Tbk, PT Elnusa Tbk, PT Ciputra Development Tbk, PT Bank Tabungan Negara (Persero) Tbk, PT Bank Pembangunan Daerah Jawa Timur Tbk, PT Lippo Cikarang Tbk, PT Selamat Sempurna Tbk, PT Austindo Nusantara Jaya Tbk, PT Adhi Karya (Persero) Tbk, PT Sarana Menara Nusantara Tbk, PT Bank Tabungan Pensiunan Nasional Tbk, PT Nippon Indosari Corpindo Tbk, PT Wijaya Karya Beton Tbk, PT Timah (Persero) Tbk, PT Sawit Sumbermas Sarana Tbk, dan PT Kawasan Industri Jababeka Tbk.</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Bagi emiten yang terpilih dalam konferensi acara tersebut akan dibebaskan dari kewajiban melaksanakan paparan publik tahunan. Partisipasi dan kepercayaan investor institusi yang semakin meningkat dalam kegiatan investasi di pasar modal Indonesia diharapkan menjadi pendorong agar kegiatan perdagangan saham di Bursa Efek Indonesia semakin meriah.</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Dengan demikian, besarnya kepemilikan saham ol</w:t>
      </w:r>
      <w:r>
        <w:rPr>
          <w:rFonts w:ascii="Times New Roman" w:hAnsi="Times New Roman" w:cs="Times New Roman"/>
          <w:sz w:val="24"/>
          <w:szCs w:val="24"/>
        </w:rPr>
        <w:t>eh investor institusi dapat mem</w:t>
      </w:r>
      <w:r w:rsidRPr="00DA477E">
        <w:rPr>
          <w:rFonts w:ascii="Times New Roman" w:hAnsi="Times New Roman" w:cs="Times New Roman"/>
          <w:sz w:val="24"/>
          <w:szCs w:val="24"/>
        </w:rPr>
        <w:t>engaruhi perilaku perdagangan dalam pasar modal Indonesia. Hal</w:t>
      </w:r>
      <w:r>
        <w:rPr>
          <w:rFonts w:ascii="Times New Roman" w:hAnsi="Times New Roman" w:cs="Times New Roman"/>
          <w:sz w:val="24"/>
          <w:szCs w:val="24"/>
        </w:rPr>
        <w:t xml:space="preserve"> tersebut ditunjukkan dengan</w:t>
      </w:r>
      <w:r w:rsidRPr="00DA477E">
        <w:rPr>
          <w:rFonts w:ascii="Times New Roman" w:hAnsi="Times New Roman" w:cs="Times New Roman"/>
          <w:sz w:val="24"/>
          <w:szCs w:val="24"/>
        </w:rPr>
        <w:t xml:space="preserve"> </w:t>
      </w:r>
      <w:r>
        <w:rPr>
          <w:rFonts w:ascii="Times New Roman" w:hAnsi="Times New Roman" w:cs="Times New Roman"/>
          <w:sz w:val="24"/>
          <w:szCs w:val="24"/>
        </w:rPr>
        <w:t>m</w:t>
      </w:r>
      <w:r w:rsidRPr="00DA477E">
        <w:rPr>
          <w:rFonts w:ascii="Times New Roman" w:hAnsi="Times New Roman" w:cs="Times New Roman"/>
          <w:sz w:val="24"/>
          <w:szCs w:val="24"/>
        </w:rPr>
        <w:t>inat investor untuk berinvestasi semakin meningkat seiring dengan tumbuhnya pergerakan Indeks Harga Saham Gabungan (IHSG). Apabila kepemil</w:t>
      </w:r>
      <w:r>
        <w:rPr>
          <w:rFonts w:ascii="Times New Roman" w:hAnsi="Times New Roman" w:cs="Times New Roman"/>
          <w:sz w:val="24"/>
          <w:szCs w:val="24"/>
        </w:rPr>
        <w:t>i</w:t>
      </w:r>
      <w:r w:rsidRPr="00DA477E">
        <w:rPr>
          <w:rFonts w:ascii="Times New Roman" w:hAnsi="Times New Roman" w:cs="Times New Roman"/>
          <w:sz w:val="24"/>
          <w:szCs w:val="24"/>
        </w:rPr>
        <w:t xml:space="preserve">kan institusi besar, maka diyakini bahwa </w:t>
      </w:r>
      <w:r>
        <w:rPr>
          <w:rFonts w:ascii="Times New Roman" w:hAnsi="Times New Roman" w:cs="Times New Roman"/>
          <w:sz w:val="24"/>
          <w:szCs w:val="24"/>
        </w:rPr>
        <w:t xml:space="preserve">terdapat </w:t>
      </w:r>
      <w:r w:rsidRPr="00DA477E">
        <w:rPr>
          <w:rFonts w:ascii="Times New Roman" w:hAnsi="Times New Roman" w:cs="Times New Roman"/>
          <w:sz w:val="24"/>
          <w:szCs w:val="24"/>
        </w:rPr>
        <w:t xml:space="preserve">andil dalam mengendalikan dan </w:t>
      </w:r>
      <w:r>
        <w:rPr>
          <w:rFonts w:ascii="Times New Roman" w:hAnsi="Times New Roman" w:cs="Times New Roman"/>
          <w:sz w:val="24"/>
          <w:szCs w:val="24"/>
        </w:rPr>
        <w:t xml:space="preserve">mengawasi </w:t>
      </w:r>
      <w:r w:rsidRPr="00DA477E">
        <w:rPr>
          <w:rFonts w:ascii="Times New Roman" w:hAnsi="Times New Roman" w:cs="Times New Roman"/>
          <w:sz w:val="24"/>
          <w:szCs w:val="24"/>
        </w:rPr>
        <w:t xml:space="preserve">kinerja manajemen </w:t>
      </w:r>
      <w:r>
        <w:rPr>
          <w:rFonts w:ascii="Times New Roman" w:hAnsi="Times New Roman" w:cs="Times New Roman"/>
          <w:sz w:val="24"/>
          <w:szCs w:val="24"/>
        </w:rPr>
        <w:t xml:space="preserve">dalam </w:t>
      </w:r>
      <w:r w:rsidRPr="00DA477E">
        <w:rPr>
          <w:rFonts w:ascii="Times New Roman" w:hAnsi="Times New Roman" w:cs="Times New Roman"/>
          <w:sz w:val="24"/>
          <w:szCs w:val="24"/>
        </w:rPr>
        <w:t>mencapai tujuan perusahaan</w:t>
      </w:r>
      <w:r>
        <w:rPr>
          <w:rFonts w:ascii="Times New Roman" w:hAnsi="Times New Roman" w:cs="Times New Roman"/>
          <w:sz w:val="24"/>
          <w:szCs w:val="24"/>
        </w:rPr>
        <w:t xml:space="preserve"> melalui </w:t>
      </w:r>
      <w:r w:rsidRPr="00DA477E">
        <w:rPr>
          <w:rFonts w:ascii="Times New Roman" w:hAnsi="Times New Roman" w:cs="Times New Roman"/>
          <w:sz w:val="24"/>
          <w:szCs w:val="24"/>
        </w:rPr>
        <w:t>nilai perusahaan</w:t>
      </w:r>
      <w:r>
        <w:rPr>
          <w:rFonts w:ascii="Times New Roman" w:hAnsi="Times New Roman" w:cs="Times New Roman"/>
          <w:sz w:val="24"/>
          <w:szCs w:val="24"/>
        </w:rPr>
        <w:t xml:space="preserve"> yang maksimal</w:t>
      </w:r>
      <w:r w:rsidRPr="00DA477E">
        <w:rPr>
          <w:rFonts w:ascii="Times New Roman" w:hAnsi="Times New Roman" w:cs="Times New Roman"/>
          <w:sz w:val="24"/>
          <w:szCs w:val="24"/>
        </w:rPr>
        <w:t>.</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Dalam pendirian perusahaan terdapat beberapa tujuan di antaranya yaitu, memperoleh laba sebesar-besarnya, memakmurkan pemilik perusahaan atau para pemegang saham, dan memaksimalkan nilai perusahaan yang diinterpretasikan melalui nilai saham perusahaan. Tujuan-tujuan tersebut bermaksud bahwa antara satu perusahaan dengan yang lain memiliki tujuan yang berbeda. Dalam hal mencapai tujuannya, yakni </w:t>
      </w:r>
      <w:r>
        <w:rPr>
          <w:rFonts w:ascii="Times New Roman" w:hAnsi="Times New Roman" w:cs="Times New Roman"/>
          <w:sz w:val="24"/>
          <w:szCs w:val="24"/>
        </w:rPr>
        <w:t>mensejahterakan</w:t>
      </w:r>
      <w:r w:rsidRPr="00DA477E">
        <w:rPr>
          <w:rFonts w:ascii="Times New Roman" w:hAnsi="Times New Roman" w:cs="Times New Roman"/>
          <w:sz w:val="24"/>
          <w:szCs w:val="24"/>
        </w:rPr>
        <w:t xml:space="preserve"> pemegang saham dapat dilakukan dengan cara </w:t>
      </w:r>
      <w:r>
        <w:rPr>
          <w:rFonts w:ascii="Times New Roman" w:hAnsi="Times New Roman" w:cs="Times New Roman"/>
          <w:sz w:val="24"/>
          <w:szCs w:val="24"/>
        </w:rPr>
        <w:t>memaksimalkan</w:t>
      </w:r>
      <w:r w:rsidRPr="00DA477E">
        <w:rPr>
          <w:rFonts w:ascii="Times New Roman" w:hAnsi="Times New Roman" w:cs="Times New Roman"/>
          <w:sz w:val="24"/>
          <w:szCs w:val="24"/>
        </w:rPr>
        <w:t xml:space="preserve"> nilai </w:t>
      </w:r>
      <w:r>
        <w:rPr>
          <w:rFonts w:ascii="Times New Roman" w:hAnsi="Times New Roman" w:cs="Times New Roman"/>
          <w:sz w:val="24"/>
          <w:szCs w:val="24"/>
        </w:rPr>
        <w:t xml:space="preserve">sekarang seluruh keuntungan pemegang saham yang diharapkan untuk diperoleh di masa menda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 "author" : [ { "dropping-particle" : "", "family" : "Herawati", "given" : "Titin", "non-dropping-particle" : "", "parse-names" : false, "suffix" : "" } ], "id" : "ITEM-1", "issued" : { "date-parts" : [ [ "2011" ] ] }, "page" : "1-18", "title" : "Pengaruh kebijakan dividen, kebijakan hutang dan profitabilitas terhadap nilai perusahaan", "type" : "article-journal" }, "uris" : [ "http://www.mendeley.com/documents/?uuid=61bd1161-db28-4942-9bf0-b86f4dbaae92" ] } ], "mendeley" : { "formattedCitation" : "(Herawati, 2011)", "plainTextFormattedCitation" : "(Herawati, 2011)", "previouslyFormattedCitation" : "(Herawati, 2011)" }, "properties" : {  }, "schema" : "https://github.com/citation-style-language/schema/raw/master/csl-citation.json" }</w:instrText>
      </w:r>
      <w:r>
        <w:rPr>
          <w:rFonts w:ascii="Times New Roman" w:hAnsi="Times New Roman" w:cs="Times New Roman"/>
          <w:sz w:val="24"/>
          <w:szCs w:val="24"/>
        </w:rPr>
        <w:fldChar w:fldCharType="separate"/>
      </w:r>
      <w:r w:rsidRPr="00CD0E89">
        <w:rPr>
          <w:rFonts w:ascii="Times New Roman" w:hAnsi="Times New Roman" w:cs="Times New Roman"/>
          <w:noProof/>
          <w:sz w:val="24"/>
          <w:szCs w:val="24"/>
        </w:rPr>
        <w:t>(Herawati, 2011)</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Untuk perusahaan yang akan atau pun sudah </w:t>
      </w:r>
      <w:r w:rsidRPr="00DA477E">
        <w:rPr>
          <w:rFonts w:ascii="Times New Roman" w:hAnsi="Times New Roman" w:cs="Times New Roman"/>
          <w:i/>
          <w:sz w:val="24"/>
          <w:szCs w:val="24"/>
        </w:rPr>
        <w:t>go public</w:t>
      </w:r>
      <w:r w:rsidRPr="00DA477E">
        <w:rPr>
          <w:rFonts w:ascii="Times New Roman" w:hAnsi="Times New Roman" w:cs="Times New Roman"/>
          <w:sz w:val="24"/>
          <w:szCs w:val="24"/>
        </w:rPr>
        <w:t>, maka nilai perusahaan akan ditentukan oleh sejumlah variabel yang ada di dalam perusahaan itu sendiri. Variabel tersebut di antaranya adalah keahlian manajemen dalam mengelola perusahaan, total aset yan</w:t>
      </w:r>
      <w:r>
        <w:rPr>
          <w:rFonts w:ascii="Times New Roman" w:hAnsi="Times New Roman" w:cs="Times New Roman"/>
          <w:sz w:val="24"/>
          <w:szCs w:val="24"/>
        </w:rPr>
        <w:t>g dimiliki oleh perusahaan, dsb</w:t>
      </w:r>
      <w:r w:rsidRPr="00DA477E">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 "author" : [ { "dropping-particle" : "", "family" : "Herawati", "given" : "Titin", "non-dropping-particle" : "", "parse-names" : false, "suffix" : "" } ], "id" : "ITEM-1", "issued" : { "date-parts" : [ [ "2011" ] ] }, "page" : "1-18", "title" : "Pengaruh kebijakan dividen, kebijakan hutang dan profitabilitas terhadap nilai perusahaan", "type" : "article-journal" }, "uris" : [ "http://www.mendeley.com/documents/?uuid=61bd1161-db28-4942-9bf0-b86f4dbaae92" ] } ], "mendeley" : { "formattedCitation" : "(Herawati, 2011)", "manualFormatting" : "Herawati (2013)", "plainTextFormattedCitation" : "(Herawati, 2011)", "previouslyFormattedCitation" : "(Herawati, 201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rawati (</w:t>
      </w:r>
      <w:r w:rsidRPr="00AA583E">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583E">
        <w:rPr>
          <w:rFonts w:ascii="Times New Roman" w:hAnsi="Times New Roman" w:cs="Times New Roman"/>
          <w:sz w:val="24"/>
          <w:szCs w:val="24"/>
        </w:rPr>
        <w:t>nilai perusahaan adalah konsep yang penting untuk investor karena menjadi indikator tentang bagaimana respon pasar menilai perusahaan secara menyeluruh</w:t>
      </w:r>
      <w:r>
        <w:rPr>
          <w:rFonts w:ascii="Times New Roman" w:hAnsi="Times New Roman" w:cs="Times New Roman"/>
          <w:color w:val="FF0000"/>
          <w:sz w:val="24"/>
          <w:szCs w:val="24"/>
        </w:rPr>
        <w:t xml:space="preserve">. </w:t>
      </w:r>
      <w:r>
        <w:rPr>
          <w:rFonts w:ascii="Times New Roman" w:hAnsi="Times New Roman" w:cs="Times New Roman"/>
          <w:sz w:val="24"/>
          <w:szCs w:val="24"/>
        </w:rPr>
        <w:t>Oleh karena itu, s</w:t>
      </w:r>
      <w:r w:rsidRPr="00DA477E">
        <w:rPr>
          <w:rFonts w:ascii="Times New Roman" w:hAnsi="Times New Roman" w:cs="Times New Roman"/>
          <w:sz w:val="24"/>
          <w:szCs w:val="24"/>
        </w:rPr>
        <w:t>etiap perusahaan akan menampilkan perusahaannya kepada calon investor sebagai alternatif investasi sehingga tinggi atau rendahnya nilai perusahaan tergantung bagaimana pemilik perusahaan menyampaikan sinyal baik mengenai nilai perusahaannya kepada calon investor.</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Bagi pihak kreditor, nilai perusahaan mempunyai hubungan dengan likuiditas suatu perusahaan yang mana akan menjadi indikator untuk mengukur sejauh mana perusahaan mampu mengembalikan pinjaman kepada kreditor. Ketika manajemen bukan merupakan pemegang saham, sering kali perusahaan gagal meningkatkan nilai perusahaannya sehingga investor (</w:t>
      </w:r>
      <w:r w:rsidRPr="00DA477E">
        <w:rPr>
          <w:rFonts w:ascii="Times New Roman" w:hAnsi="Times New Roman" w:cs="Times New Roman"/>
          <w:i/>
          <w:sz w:val="24"/>
          <w:szCs w:val="24"/>
        </w:rPr>
        <w:t>principal</w:t>
      </w:r>
      <w:r w:rsidRPr="00DA477E">
        <w:rPr>
          <w:rFonts w:ascii="Times New Roman" w:hAnsi="Times New Roman" w:cs="Times New Roman"/>
          <w:sz w:val="24"/>
          <w:szCs w:val="24"/>
        </w:rPr>
        <w:t>) mengharapkan agar pihak manajemen (</w:t>
      </w:r>
      <w:r w:rsidRPr="00DA477E">
        <w:rPr>
          <w:rFonts w:ascii="Times New Roman" w:hAnsi="Times New Roman" w:cs="Times New Roman"/>
          <w:i/>
          <w:sz w:val="24"/>
          <w:szCs w:val="24"/>
        </w:rPr>
        <w:t>agency</w:t>
      </w:r>
      <w:r w:rsidRPr="00DA477E">
        <w:rPr>
          <w:rFonts w:ascii="Times New Roman" w:hAnsi="Times New Roman" w:cs="Times New Roman"/>
          <w:sz w:val="24"/>
          <w:szCs w:val="24"/>
        </w:rPr>
        <w:t>) berjuang sekuat tenaga untuk meningkatkan nilai perusahaan yang turut memengaruhi nilai kemakmuran pemegang saham. Dalam rangka untuk meningkatkan kesejahteraannya, pemegang saham membayar jasa profesional pihak manajemen.</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Kerja sama antara manajemen dengan pihak lain seperti </w:t>
      </w:r>
      <w:r w:rsidRPr="00DA477E">
        <w:rPr>
          <w:rFonts w:ascii="Times New Roman" w:hAnsi="Times New Roman" w:cs="Times New Roman"/>
          <w:i/>
          <w:sz w:val="24"/>
          <w:szCs w:val="24"/>
        </w:rPr>
        <w:t>stakeholder</w:t>
      </w:r>
      <w:r w:rsidRPr="00DA477E">
        <w:rPr>
          <w:rFonts w:ascii="Times New Roman" w:hAnsi="Times New Roman" w:cs="Times New Roman"/>
          <w:sz w:val="24"/>
          <w:szCs w:val="24"/>
        </w:rPr>
        <w:t xml:space="preserve"> maupun </w:t>
      </w:r>
      <w:r w:rsidRPr="00DA477E">
        <w:rPr>
          <w:rFonts w:ascii="Times New Roman" w:hAnsi="Times New Roman" w:cs="Times New Roman"/>
          <w:i/>
          <w:sz w:val="24"/>
          <w:szCs w:val="24"/>
        </w:rPr>
        <w:t>shareholder</w:t>
      </w:r>
      <w:r w:rsidRPr="00DA477E">
        <w:rPr>
          <w:rFonts w:ascii="Times New Roman" w:hAnsi="Times New Roman" w:cs="Times New Roman"/>
          <w:sz w:val="24"/>
          <w:szCs w:val="24"/>
        </w:rPr>
        <w:t xml:space="preserve"> akan lebih mudah dalam mencapai tujuan perusahaan, yaitu memaksimalkan modal kerja sehingga turut meningkatkan nilai perusahaan. Namun, penyatuan kepentingan antara manajemen (</w:t>
      </w:r>
      <w:r w:rsidRPr="00DA477E">
        <w:rPr>
          <w:rFonts w:ascii="Times New Roman" w:hAnsi="Times New Roman" w:cs="Times New Roman"/>
          <w:i/>
          <w:sz w:val="24"/>
          <w:szCs w:val="24"/>
        </w:rPr>
        <w:t>agency</w:t>
      </w:r>
      <w:r w:rsidRPr="00DA477E">
        <w:rPr>
          <w:rFonts w:ascii="Times New Roman" w:hAnsi="Times New Roman" w:cs="Times New Roman"/>
          <w:sz w:val="24"/>
          <w:szCs w:val="24"/>
        </w:rPr>
        <w:t>) dengan pemegang saham (</w:t>
      </w:r>
      <w:r w:rsidRPr="00DA477E">
        <w:rPr>
          <w:rFonts w:ascii="Times New Roman" w:hAnsi="Times New Roman" w:cs="Times New Roman"/>
          <w:i/>
          <w:sz w:val="24"/>
          <w:szCs w:val="24"/>
        </w:rPr>
        <w:t>principal</w:t>
      </w:r>
      <w:r w:rsidRPr="00DA477E">
        <w:rPr>
          <w:rFonts w:ascii="Times New Roman" w:hAnsi="Times New Roman" w:cs="Times New Roman"/>
          <w:sz w:val="24"/>
          <w:szCs w:val="24"/>
        </w:rPr>
        <w:t xml:space="preserve">) sering kali memunculkan masalah yang disebut </w:t>
      </w:r>
      <w:r w:rsidRPr="00DA477E">
        <w:rPr>
          <w:rFonts w:ascii="Times New Roman" w:hAnsi="Times New Roman" w:cs="Times New Roman"/>
          <w:i/>
          <w:sz w:val="24"/>
          <w:szCs w:val="24"/>
        </w:rPr>
        <w:t>agency problem</w:t>
      </w:r>
      <w:r w:rsidRPr="00DA477E">
        <w:rPr>
          <w:rFonts w:ascii="Times New Roman" w:hAnsi="Times New Roman" w:cs="Times New Roman"/>
          <w:sz w:val="24"/>
          <w:szCs w:val="24"/>
        </w:rPr>
        <w:t xml:space="preserve"> sehingga tujuan perusahaan dalam rangka memaksimalkan kemakmuran pemegang saham yang turut meningkatkan nilai perusahaan tidak tercapai.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Keadaan perusahaan digambarkan oleh nilai perusahaan sehingga nilai perusahaan yang baik akan dipandang baik pula oleh calon investor. Terdapat banyak faktor-faktor yang memengaruhi nilai perusahaan, di antaranya struktur modal, pertumbuhan perusahaan, profitabilitas, </w:t>
      </w:r>
      <w:r w:rsidRPr="00DA477E">
        <w:rPr>
          <w:rFonts w:ascii="Times New Roman" w:hAnsi="Times New Roman" w:cs="Times New Roman"/>
          <w:i/>
          <w:sz w:val="24"/>
          <w:szCs w:val="24"/>
        </w:rPr>
        <w:t>leverage</w:t>
      </w:r>
      <w:r w:rsidRPr="00DA477E">
        <w:rPr>
          <w:rFonts w:ascii="Times New Roman" w:hAnsi="Times New Roman" w:cs="Times New Roman"/>
          <w:sz w:val="24"/>
          <w:szCs w:val="24"/>
        </w:rPr>
        <w:t>, ukuran perusahaan, dan kepemilikan institusi.</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Dalam memaksimalkan nilai perusahaan yang merupakan tujuan perusahaan, yakni memakmurkan pemegang saham dapat dicapai melalui pelaksanaan fungsi manajemen keuangan. Setiap keputusan keuangan yang diambil akan meninggalkan risiko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We use cross-sectional regressio~ls to study how a firm's value is related to divi- dends and debt. With a good control for profitability, the regressions can measure how the taxation of dividends and debt affects firm value. Simple tax hgpotheses say that value is negatively related to dividends and positively related to debt. We find the opposite. We infer that dividends and debt convey information about prof- itability (expected net cash flows) missed by a wide range of control variables. This inforination about profitability obscures any tax effects of financing decisions.", "author" : [ { "dropping-particle" : "", "family" : "Fama", "given" : "Eugene F", "non-dropping-particle" : "", "parse-names" : false, "suffix" : "" }, { "dropping-particle" : "", "family" : "French", "given" : "Kenneth R", "non-dropping-particle" : "", "parse-names" : false, "suffix" : "" } ], "container-title" : "The Journal of Finance", "id" : "ITEM-1", "issue" : "3", "issued" : { "date-parts" : [ [ "1998" ] ] }, "page" : "819-843", "title" : "Taxes, Financing Decisions, and Firm Value", "type" : "article-journal", "volume" : "53" }, "uris" : [ "http://www.mendeley.com/documents/?uuid=827de72f-9c99-461e-83ef-bf0e7d22c418", "http://www.mendeley.com/documents/?uuid=7564cc44-fb82-4a53-9522-e1f3499df1ac" ] } ], "mendeley" : { "formattedCitation" : "(Fama &amp; French, 1998)", "manualFormatting" : "(Fama dan French, 1998)", "plainTextFormattedCitation" : "(Fama &amp; French, 1998)", "previouslyFormattedCitation" : "(Fama &amp; French, 199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ama dan</w:t>
      </w:r>
      <w:r w:rsidRPr="001903AD">
        <w:rPr>
          <w:rFonts w:ascii="Times New Roman" w:hAnsi="Times New Roman" w:cs="Times New Roman"/>
          <w:noProof/>
          <w:sz w:val="24"/>
          <w:szCs w:val="24"/>
        </w:rPr>
        <w:t xml:space="preserve"> French, 1998)</w:t>
      </w:r>
      <w:r>
        <w:rPr>
          <w:rFonts w:ascii="Times New Roman" w:hAnsi="Times New Roman" w:cs="Times New Roman"/>
          <w:sz w:val="24"/>
          <w:szCs w:val="24"/>
        </w:rPr>
        <w:fldChar w:fldCharType="end"/>
      </w:r>
      <w:r w:rsidRPr="00DA477E">
        <w:rPr>
          <w:rFonts w:ascii="Times New Roman" w:hAnsi="Times New Roman" w:cs="Times New Roman"/>
          <w:sz w:val="24"/>
          <w:szCs w:val="24"/>
        </w:rPr>
        <w:t>. Kunci perbaikan kinerja dan produktivitas perusahaan adalah struktur modal yang optimal sehingga kebijakan pendanaan (</w:t>
      </w:r>
      <w:r w:rsidRPr="00DA477E">
        <w:rPr>
          <w:rFonts w:ascii="Times New Roman" w:hAnsi="Times New Roman" w:cs="Times New Roman"/>
          <w:i/>
          <w:sz w:val="24"/>
          <w:szCs w:val="24"/>
        </w:rPr>
        <w:t>financial policy</w:t>
      </w:r>
      <w:r w:rsidRPr="00DA477E">
        <w:rPr>
          <w:rFonts w:ascii="Times New Roman" w:hAnsi="Times New Roman" w:cs="Times New Roman"/>
          <w:sz w:val="24"/>
          <w:szCs w:val="24"/>
        </w:rPr>
        <w:t xml:space="preserve">) digunakan perusahaan untuk menentukan struktur modal yang optimal seperti melalui kombinasi utang dan ekuitas. Manajemen dalam menetapkan target struktur modal akan berubah dari waktu ke waktu sesuai dengan kebutuhan perusahaan. Penelitian-penelitian yang berhubungan dengan struktur modal yaitu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ABSTRAK Perusahaan mempunyai tujuan jangka panjang yaitu untuk memaksimumkan kemakmuran pemegang saham. Memaksimumkan kemakmuran pemegang saham dapat ditempuh dengan memaksimumkan nilai sekarang. Tujuan dari penelitian ini untuk mengetahui pengaruh struktur modal, profitabilitas dan ukuran perusahaan pada nilai perusahaan di Bursa Efek Indonesia periode 2009-2011. Populasi penelitian ini adalah industri manufaktur yang tercatat di Bursa Efek Indonesia tahun 2009-2011. Metode penentuan sampel dengan metode purposive sampling, dengan beberapa kriteria yang telah ditentukan maka jumlah sampel adalah sebanyak 71 perusahaan manufaktur. Data penelitian merupakan data sekunder diperoleh dari Indonesian Capital Market Directory (ICMD) tahun 2009-2011. Teknik analisis data yang digunakan dalam penelitian ini adalah analisis regresi linear berganda. Hasil penelitian ini menunjukkan bahwa: 1) struktur modal berpengaruh negatif dan signifikan pada nilai perusahaan, 2) profitabilitas berpengaruh positif dan signifikan pada nilai perusahaan 3) ukuran perusahaan tidak berpengaruh pada nilai perusahaan. Kata Kunci : struktur modal, profitabilitas, ukuran perusahaan, nilai perusahaan ABSTRACT The Company has long-term goal is to maximize shareholder wealth. Maximizing shareholder wealth can be reached by maximizing the present value. The purpose of this study was to determine the effect of capital structure, profitability and firm size on the value of the company in Indonesia Stock Exchange 2009-2011. This study population is listed manufacturing industry in Indonesia Stock Exchange in 2009-2011. Sampling method with purposive sampling method, with some predetermined criteria, the number of samples is 71 manufacturing companies. The research data is secondary data obtained from the Indonesian Capital Market Directory (ICMD) 2009-2011. Data analysis techniques used in this study is multiple linear regression analysis. The results showed that: 1) capital structure and significant negative effect on firm value, 2) profitability and significant positive effect on firm value, and 3) firm size has no effect on firm value.", "author" : [ { "dropping-particle" : "", "family" : "Sri", "given" : "Ayu", "non-dropping-particle" : "", "parse-names" : false, "suffix" : "" }, { "dropping-particle" : "", "family" : "Dewi", "given" : "Mahatma", "non-dropping-particle" : "", "parse-names" : false, "suffix" : "" }, { "dropping-particle" : "", "family" : "Wirajaya", "given" : "Ary", "non-dropping-particle" : "", "parse-names" : false, "suffix" : "" } ], "container-title" : "Jurnal Akuntansi Universitas Udayana", "id" : "ITEM-1", "issued" : { "date-parts" : [ [ "2013" ] ] }, "page" : "2302-8556", "title" : "Pengaruh Struktur Modal, Profitabilitas Dan Ukuran Perusahaan Pada Nilai Perusahaan", "type" : "article-journal", "volume" : "42" }, "uris" : [ "http://www.mendeley.com/documents/?uuid=ee734a02-79b7-4255-8b5b-be33745b85a0" ] } ], "mendeley" : { "formattedCitation" : "(Sri, Dewi, &amp; Wirajaya, 2013)", "manualFormatting" : "Dewi dan Wirajaya (2013)", "plainTextFormattedCitation" : "(Sri, Dewi, &amp; Wirajaya, 2013)", "previouslyFormattedCitation" : "(Sri, Dewi, &amp; Wirajaya,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ewi dan Wirajaya (</w:t>
      </w:r>
      <w:r w:rsidRPr="001903AD">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477E">
        <w:rPr>
          <w:rFonts w:ascii="Times New Roman" w:hAnsi="Times New Roman" w:cs="Times New Roman"/>
          <w:sz w:val="24"/>
          <w:szCs w:val="24"/>
        </w:rPr>
        <w:t xml:space="preserve">menyatakan bahwa struktur modal berpengaruh </w:t>
      </w:r>
      <w:r>
        <w:rPr>
          <w:rFonts w:ascii="Times New Roman" w:hAnsi="Times New Roman" w:cs="Times New Roman"/>
          <w:sz w:val="24"/>
          <w:szCs w:val="24"/>
        </w:rPr>
        <w:t xml:space="preserve">negatif dan signifikan </w:t>
      </w:r>
      <w:r w:rsidRPr="00DA477E">
        <w:rPr>
          <w:rFonts w:ascii="Times New Roman" w:hAnsi="Times New Roman" w:cs="Times New Roman"/>
          <w:sz w:val="24"/>
          <w:szCs w:val="24"/>
        </w:rPr>
        <w:t xml:space="preserve">terhadap nilai perusahaan. Sebaliknya, struktur modal dinyatakan mempunyai pengaruh positif dan signifikan terhadap nilai perusahaan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usahaan yang telah go public pada umumnya berusaha untuk meningkatkan kemakmuran investor melalui peningkatan nilai perusahaan yang merupakan persepsi investor terhadap tingkat keberhasilan perusahaan untuk memberikan kemakmuran bagi pemegang saham. Salah satu metode yang digunakan untuk menganalisis nilai perusahaan adalah dengan menggunakan pendekatan Price to Book Value (PBV). Penelitian ini bertujuan untuk menganalisis pengaruh profitabilitas, growth opportunity, likuiditas, dan struktur modal pada nilai perusahaan. Populasi penelitian adalah seluruh perusahaan perbankan yang terdaftar di Bursa Efek Indonesia periode 2012-2016 yang berjumlah 43 perusahaan bank dan sampel dalam penelitian adalah 17 perusahaan. Jenis penelitian ini merupakan penelitian deskriptif pendekatan kuantitatif. Data laporan keuangan didapatkan dengan mengakses situs resmi Indonesia Stock Exchange. Hasil analisis menunjukkan profitabilitas, growth opportunity, dan struktur modal berpengaruh positif pada nilai perusahaan, sedangkan likuiditas tidak berpengaruh pada nilai perusahaan.", "author" : [ { "dropping-particle" : "", "family" : "Indasari", "given" : "Ade Pratiwi", "non-dropping-particle" : "", "parse-names" : false, "suffix" : "" }, { "dropping-particle" : "", "family" : "Yadnyana", "given" : "I Ketut", "non-dropping-particle" : "", "parse-names" : false, "suffix" : "" } ], "container-title" : "E-Jurnal Akuntansi Universitas Udayana", "id" : "ITEM-1", "issue" : "1", "issued" : { "date-parts" : [ [ "2018" ] ] }, "page" : "714-746", "title" : "Pengaruh Profitabilitas, Growth Opportunity, Likuiditas, Dan Struktur Modal Pada Nilai Perusahaan", "type" : "article-journal", "volume" : "22" }, "uris" : [ "http://www.mendeley.com/documents/?uuid=df096d51-cbd7-4e98-b9ca-d1dc610aff26", "http://www.mendeley.com/documents/?uuid=faca65ef-bce5-413a-9446-0fba8268af61" ] } ], "mendeley" : { "formattedCitation" : "(Indasari &amp; Yadnyana, 2018a)", "manualFormatting" : "(Indasari dan Yadnyana, 2018)", "plainTextFormattedCitation" : "(Indasari &amp; Yadnyana, 2018a)", "previouslyFormattedCitation" : "(Indasari &amp; Yadnyana, 2018a)"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Indasari dan</w:t>
      </w:r>
      <w:r w:rsidRPr="001903AD">
        <w:rPr>
          <w:rFonts w:ascii="Times New Roman" w:hAnsi="Times New Roman" w:cs="Times New Roman"/>
          <w:noProof/>
          <w:sz w:val="24"/>
          <w:szCs w:val="24"/>
        </w:rPr>
        <w:t xml:space="preserve"> Yadnyana, 2018)</w:t>
      </w:r>
      <w:r>
        <w:rPr>
          <w:rFonts w:ascii="Times New Roman" w:hAnsi="Times New Roman" w:cs="Times New Roman"/>
          <w:sz w:val="24"/>
          <w:szCs w:val="24"/>
        </w:rPr>
        <w:fldChar w:fldCharType="end"/>
      </w:r>
      <w:r w:rsidRPr="00DA477E">
        <w:rPr>
          <w:rFonts w:ascii="Times New Roman" w:hAnsi="Times New Roman" w:cs="Times New Roman"/>
          <w:sz w:val="24"/>
          <w:szCs w:val="24"/>
        </w:rPr>
        <w:t>.</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Masa depan perusahaan ditentukan oleh pertumbuhan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study aimed to examine the influence of company characteristics toward Corporate Social Responsibility Disclosure. The variables used in this research are by firm size, company profitability, company leverage, board of commissioner size, company profile, company age, management ownership, earning per share, environmental concern, and growth opportunities. The populations are all company member of Indonesia Stock Exchange in 2007-2998 periods. The samples are 273 samples that eliminated using purposive sampling. The analysis methods are using multiple regression analysis. The measurement of the disclosure is using Corporate Social Responsibility Rating System that was modified by Sutanto (2008) from Global Reporting Initiatives (GRI) Index 2002. The research found that company size, company profitability, company profile, earning per share, and environmental concern have an influence toward the Corporate Social Responsibility Disclosure. The research also found that leverage, board of commissioner size, company profile, company age, management ownership, and growth opportunities have no influence toward the Corporate Social Responsibility. Keywords:", "author" : [ { "dropping-particle" : "", "family" : "Lucyanda", "given" : "Jurica", "non-dropping-particle" : "", "parse-names" : false, "suffix" : "" }, { "dropping-particle" : "", "family" : "Siagian", "given" : "Lady GraciaPrilia", "non-dropping-particle" : "", "parse-names" : false, "suffix" : "" } ], "container-title" : "The 2012 IBSM International Conference on Business Management", "id" : "ITEM-1", "issued" : { "date-parts" : [ [ "2012" ] ] }, "page" : "601-619", "title" : "The Influence of Company Characteristics Toward Corporate Social Responsibility Disclosure", "type" : "article-journal" }, "uris" : [ "http://www.mendeley.com/documents/?uuid=de9846e6-30eb-43ce-b44e-382887a7e15e", "http://www.mendeley.com/documents/?uuid=ada5218c-5a37-46d7-96df-80fb6894f881" ] } ], "mendeley" : { "formattedCitation" : "(Lucyanda &amp; Siagian, 2012)", "manualFormatting" : "(Lucyanda dan Siagian, 2012)", "plainTextFormattedCitation" : "(Lucyanda &amp; Siagian, 2012)", "previouslyFormattedCitation" : "(Lucyanda &amp; Siagian, 2012)" }, "properties" : {  }, "schema" : "https://github.com/citation-style-language/schema/raw/master/csl-citation.json" }</w:instrText>
      </w:r>
      <w:r>
        <w:rPr>
          <w:rFonts w:ascii="Times New Roman" w:hAnsi="Times New Roman" w:cs="Times New Roman"/>
          <w:sz w:val="24"/>
          <w:szCs w:val="24"/>
        </w:rPr>
        <w:fldChar w:fldCharType="separate"/>
      </w:r>
      <w:r w:rsidRPr="001903AD">
        <w:rPr>
          <w:rFonts w:ascii="Times New Roman" w:hAnsi="Times New Roman" w:cs="Times New Roman"/>
          <w:noProof/>
          <w:sz w:val="24"/>
          <w:szCs w:val="24"/>
        </w:rPr>
        <w:t>(Lucyanda</w:t>
      </w:r>
      <w:r>
        <w:rPr>
          <w:rFonts w:ascii="Times New Roman" w:hAnsi="Times New Roman" w:cs="Times New Roman"/>
          <w:noProof/>
          <w:sz w:val="24"/>
          <w:szCs w:val="24"/>
        </w:rPr>
        <w:t xml:space="preserve"> dan Siagian</w:t>
      </w:r>
      <w:r w:rsidRPr="001903AD">
        <w:rPr>
          <w:rFonts w:ascii="Times New Roman" w:hAnsi="Times New Roman" w:cs="Times New Roman"/>
          <w:noProof/>
          <w:sz w:val="24"/>
          <w:szCs w:val="24"/>
        </w:rPr>
        <w:t>, 2012)</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Perusahaan yang memiliki pertumbuhan yang tinggi akan meningkatkan nilai perusahaan karena hal tersebut dianggap investor sebagai prospek di masa depan sehingga peluang dalam meyakinkan investor untuk menginvestasikan kekayaannya semakin besar. Dalam penelitian yang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Perusahaan yang telah go public pada umumnya berusaha untuk meningkatkan kemakmuran investor melalui peningkatan nilai perusahaan yang merupakan persepsi investor terhadap tingkat keberhasilan perusahaan untuk memberikan kemakmuran bagi pemegang saham. Salah satu metode yang digunakan untuk menganalisis nilai perusahaan adalah dengan menggunakan pendekatan Price to Book Value (PBV). Penelitian ini bertujuan untuk menganalisis pengaruh profitabilitas, growth opportunity, likuiditas, dan struktur modal pada nilai perusahaan. Populasi penelitian adalah seluruh perusahaan perbankan yang terdaftar di Bursa Efek Indonesia periode 2012-2016 yang berjumlah 43 perusahaan bank dan sampel dalam penelitian adalah 17 perusahaan. Jenis penelitian ini merupakan penelitian deskriptif pendekatan kuantitatif. Data laporan keuangan didapatkan dengan mengakses situs resmi Indonesia Stock Exchange. Hasil analisis menunjukkan profitabilitas, growth opportunity, dan struktur modal berpengaruh positif pada nilai perusahaan, sedangkan likuiditas tidak berpengaruh pada nilai perusahaan.", "author" : [ { "dropping-particle" : "", "family" : "Indasari", "given" : "Ade Pratiwi", "non-dropping-particle" : "", "parse-names" : false, "suffix" : "" }, { "dropping-particle" : "", "family" : "Yadnyana", "given" : "I Ketut", "non-dropping-particle" : "", "parse-names" : false, "suffix" : "" } ], "container-title" : "E-Jurnal Akuntansi Universitas Udayana", "id" : "ITEM-1", "issue" : "1", "issued" : { "date-parts" : [ [ "2018" ] ] }, "page" : "714-746", "title" : "Pengaruh Profitabilitas , Growth Opportunity , Likuiditas , Dan Struktur Modal Pada Nilai Perusahaan Fakultas Ekonomi dan Bisnis Universitas Udayana ( Unud ), Bali , Indonesia Fakultas Ekonomi dan Bisnis Universitas Udayana ( Unud ), Bali , Indonesia ABST", "type" : "article-journal", "volume" : "22" }, "uris" : [ "http://www.mendeley.com/documents/?uuid=00823a12-dd0c-4f82-9572-4af63f854a10", "http://www.mendeley.com/documents/?uuid=f257b143-4eef-45f3-b635-557c7380a063" ] } ], "mendeley" : { "formattedCitation" : "(Indasari &amp; Yadnyana, 2018b)", "manualFormatting" : "Indasari dan Yadnyana (2018)", "plainTextFormattedCitation" : "(Indasari &amp; Yadnyana, 2018b)", "previouslyFormattedCitation" : "(Indasari &amp; Yadnyana, 2018b)"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Indasari dan Yadnyana (2018</w:t>
      </w:r>
      <w:r w:rsidRPr="001903AD">
        <w:rPr>
          <w:rFonts w:ascii="Times New Roman" w:hAnsi="Times New Roman" w:cs="Times New Roman"/>
          <w:noProof/>
          <w:sz w:val="24"/>
        </w:rPr>
        <w:t>)</w:t>
      </w:r>
      <w:r>
        <w:rPr>
          <w:rFonts w:ascii="Times New Roman" w:hAnsi="Times New Roman" w:cs="Times New Roman"/>
          <w:sz w:val="24"/>
        </w:rPr>
        <w:fldChar w:fldCharType="end"/>
      </w:r>
      <w:r w:rsidRPr="00DA477E">
        <w:rPr>
          <w:rFonts w:ascii="Times New Roman" w:hAnsi="Times New Roman" w:cs="Times New Roman"/>
          <w:sz w:val="24"/>
        </w:rPr>
        <w:t xml:space="preserve"> </w:t>
      </w:r>
      <w:r w:rsidRPr="00DA477E">
        <w:rPr>
          <w:rFonts w:ascii="Times New Roman" w:hAnsi="Times New Roman" w:cs="Times New Roman"/>
          <w:sz w:val="24"/>
          <w:szCs w:val="24"/>
        </w:rPr>
        <w:t xml:space="preserve">menyatakan bahwa </w:t>
      </w:r>
      <w:r w:rsidRPr="00DA477E">
        <w:rPr>
          <w:rFonts w:ascii="Times New Roman" w:hAnsi="Times New Roman" w:cs="Times New Roman"/>
          <w:i/>
          <w:sz w:val="24"/>
          <w:szCs w:val="24"/>
        </w:rPr>
        <w:t>growth opportunity</w:t>
      </w:r>
      <w:r w:rsidRPr="00DA477E">
        <w:rPr>
          <w:rFonts w:ascii="Times New Roman" w:hAnsi="Times New Roman" w:cs="Times New Roman"/>
          <w:sz w:val="24"/>
          <w:szCs w:val="24"/>
        </w:rPr>
        <w:t xml:space="preserve"> memiliki pengaruh positif dan signifikan terhadap nilai perusahaan dan sebalik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study try to explore as a comprehensive review how the agency problem triggered by the divergence of interests between the parties within the company which is finally affect the company's value. This study will examine the effect of ownership structure to agency conflict and how it relates to corporate policy especially firm's dividend policy and leverage. The study also look at the effects of the corporate policy on firm value and examine the role of corporate governance and growth opportunity in influencing the relationship between dividend policy and debt to increase firm value. Sample research 276 observations, taken with purposive sampling and used pooled regression method to analysis. The results shows that family ownership negatively affect agency conflicts and corporate governance practices. Furthermore, the existence of agency conflict will affect the dividend policy and debt, which is only dividend policy affects firm value. In this study also finds evidence that corporate governance may moderate the relationship between dividend policy and firm value. We can not prove the role of moderation of growth opportunity in increasing the value of the company.", "author" : [ { "dropping-particle" : "", "family" : "Harahap", "given" : "Ludwina", "non-dropping-particle" : "", "parse-names" : false, "suffix" : "" }, { "dropping-particle" : "", "family" : "Wardhani", "given" : "Ratna", "non-dropping-particle" : "", "parse-names" : false, "suffix" : "" } ], "container-title" : "Jurnal dan Prosiding Simposium Nasional Akuntansi", "id" : "ITEM-1", "issued" : { "date-parts" : [ [ "2012" ] ] }, "page" : "1-36", "title" : "Analisis Komprehensif Pengaruh Family Ownership, Masalah Keagenan, Kebijakan Dividen, Kebijakan Hutang, Corporate Governance, dan Opportunity Growth Terhadap Nilai Perusahaan", "type" : "article-journal", "volume" : "15" }, "uris" : [ "http://www.mendeley.com/documents/?uuid=5437ea2a-bab0-4ca1-aa3e-678459be2725", "http://www.mendeley.com/documents/?uuid=70993b05-9e42-40ec-8040-5da809fb6314" ] } ], "mendeley" : { "formattedCitation" : "(Harahap &amp; Wardhani, 2012)", "manualFormatting" : "Harahap dan Wardhani (2011)", "plainTextFormattedCitation" : "(Harahap &amp; Wardhani, 2012)", "previouslyFormattedCitation" : "(Harahap &amp; Wardhani, 201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rahap dan Wardhani</w:t>
      </w:r>
      <w:r w:rsidRPr="001903A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903AD">
        <w:rPr>
          <w:rFonts w:ascii="Times New Roman" w:hAnsi="Times New Roman" w:cs="Times New Roman"/>
          <w:noProof/>
          <w:sz w:val="24"/>
          <w:szCs w:val="24"/>
        </w:rPr>
        <w:t>2011)</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dalam penelitiannya menyatakan bahwa </w:t>
      </w:r>
      <w:r w:rsidRPr="00DA477E">
        <w:rPr>
          <w:rFonts w:ascii="Times New Roman" w:hAnsi="Times New Roman" w:cs="Times New Roman"/>
          <w:i/>
          <w:sz w:val="24"/>
          <w:szCs w:val="24"/>
        </w:rPr>
        <w:t>growth opportunity</w:t>
      </w:r>
      <w:r w:rsidRPr="00DA477E">
        <w:rPr>
          <w:rFonts w:ascii="Times New Roman" w:hAnsi="Times New Roman" w:cs="Times New Roman"/>
          <w:sz w:val="24"/>
          <w:szCs w:val="24"/>
        </w:rPr>
        <w:t xml:space="preserve"> tidak signifikan dalam berpengaruh negatif antara kebijakan utang dengan nilai perusahaan.</w:t>
      </w:r>
    </w:p>
    <w:p w:rsidR="00F15D73" w:rsidRPr="00DA477E" w:rsidRDefault="00F15D73" w:rsidP="00F15D73">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302-8912", "abstract" : "alue. Meanwhile, the result of test were shown that firm size, price earning ratio, and profitability there were positive influence to firm\u2019s value partially. While, the leverage shown that hasn\u2019t influence on firm\u2019s value partially. It means that the higher firm size, leverage, price earning ratio, and profitability of company then it will increasing the firm\u2019s value. The leverage shown that hasn\u2019t influence on firm\u2019s value", "author" : [ { "dropping-particle" : "", "family" : "Prasetyorini", "given" : "Bhekti Fitri", "non-dropping-particle" : "", "parse-names" : false, "suffix" : "" } ], "container-title" : "Jurnal Imu Manajemen", "id" : "ITEM-1", "issue" : "1", "issued" : { "date-parts" : [ [ "2013" ] ] }, "page" : "183-196", "title" : "Pengaruh Ukuran Perusahaan, Leverage, Price Earning Ratio Dan Profitabilitas Terhadap Nilai Perusahaan", "type" : "article-journal", "volume" : "1" }, "uris" : [ "http://www.mendeley.com/documents/?uuid=ffcd6138-d93f-469f-b6ed-6841dabaa794" ] } ], "mendeley" : { "formattedCitation" : "(Prasetyorini, 2013)", "plainTextFormattedCitation" : "(Prasetyorini, 2013)", "previouslyFormattedCitation" : "(Prasetyorini, 2013)" }, "properties" : {  }, "schema" : "https://github.com/citation-style-language/schema/raw/master/csl-citation.json" }</w:instrText>
      </w:r>
      <w:r>
        <w:rPr>
          <w:rFonts w:ascii="Times New Roman" w:hAnsi="Times New Roman" w:cs="Times New Roman"/>
          <w:sz w:val="24"/>
          <w:szCs w:val="24"/>
        </w:rPr>
        <w:fldChar w:fldCharType="separate"/>
      </w:r>
      <w:r w:rsidRPr="00AA583E">
        <w:rPr>
          <w:rFonts w:ascii="Times New Roman" w:hAnsi="Times New Roman" w:cs="Times New Roman"/>
          <w:noProof/>
          <w:sz w:val="24"/>
          <w:szCs w:val="24"/>
        </w:rPr>
        <w:t>(Prasetyorini,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583E">
        <w:rPr>
          <w:rFonts w:ascii="Times New Roman" w:hAnsi="Times New Roman" w:cs="Times New Roman"/>
          <w:sz w:val="24"/>
          <w:szCs w:val="24"/>
        </w:rPr>
        <w:t xml:space="preserve">profitabilitas yang baik juga menjadi indikator bagi para stakeholders untuk mengukur kemampuan perusahaan dalam menciptakan laba atas investasi dan penjualan yang dilakukan perusahaan. </w:t>
      </w:r>
      <w:r w:rsidRPr="00DA477E">
        <w:rPr>
          <w:rFonts w:ascii="Times New Roman" w:hAnsi="Times New Roman" w:cs="Times New Roman"/>
          <w:sz w:val="24"/>
          <w:szCs w:val="24"/>
        </w:rPr>
        <w:t>Tingginya tingkat profitabilitas suatu perusahaan akan menjamin kelangsungan hidup perusahaan sehingga perusahaan akan selalu berusaha untuk meningkatkan profitabilitasnya.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460-9196", "abstract" : "This paper examines the influence of probability, growth opportunity, and capital structure onfirm value. We apply Structural Equation Model (SEM) on 150 listed companies on the Indonesia Stock Exchange during 2006 to 2010.The result show that profitability, growth opportunity and capital structure positively and significantly affect the company's value. Secondly, the capital structure intervene the effect of growth profitability on company's value, but not profitability.", "author" : [ { "dropping-particle" : "", "family" : "Hermuningsih", "given" : "Sri", "non-dropping-particle" : "", "parse-names" : false, "suffix" : "" } ], "container-title" : "Buletin Ekonomi Moneter dan Perbankan", "id" : "ITEM-1", "issued" : { "date-parts" : [ [ "2013" ] ] }, "page" : "127-148", "title" : "Pengaruh Profitabilitas , Growth Opportunity , Sruktur Modal Terhadap Nilai Perusahaan Pada Perusahaan Publik di Indonesia", "type" : "article-journal" }, "uris" : [ "http://www.mendeley.com/documents/?uuid=514a91a8-86c2-4075-ab4c-0ed271e6d5b0" ] } ], "mendeley" : { "formattedCitation" : "(Hermuningsih, 2013)", "manualFormatting" : "Hermuningsih (2013)", "plainTextFormattedCitation" : "(Hermuningsih, 2013)", "previouslyFormattedCitation" : "(Hermuningsih,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rmuningsih</w:t>
      </w:r>
      <w:r w:rsidRPr="006D62D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D62D6">
        <w:rPr>
          <w:rFonts w:ascii="Times New Roman" w:hAnsi="Times New Roman" w:cs="Times New Roman"/>
          <w:noProof/>
          <w:sz w:val="24"/>
          <w:szCs w:val="24"/>
        </w:rPr>
        <w:t>2013)</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rasio efektifitas manajemen berdasarkan hasil pengembalian yang diperoleh melalui penjualan maupun investasi yang terbagi atas </w:t>
      </w:r>
      <w:r w:rsidRPr="006D62D6">
        <w:rPr>
          <w:rFonts w:ascii="Times New Roman" w:hAnsi="Times New Roman" w:cs="Times New Roman"/>
          <w:i/>
          <w:sz w:val="24"/>
          <w:szCs w:val="24"/>
        </w:rPr>
        <w:t>profit margin, return on assets, basic earning power,</w:t>
      </w:r>
      <w:r>
        <w:rPr>
          <w:rFonts w:ascii="Times New Roman" w:hAnsi="Times New Roman" w:cs="Times New Roman"/>
          <w:i/>
          <w:sz w:val="24"/>
          <w:szCs w:val="24"/>
        </w:rPr>
        <w:t xml:space="preserve"> </w:t>
      </w:r>
      <w:r w:rsidRPr="006D62D6">
        <w:rPr>
          <w:rFonts w:ascii="Times New Roman" w:hAnsi="Times New Roman" w:cs="Times New Roman"/>
          <w:i/>
          <w:sz w:val="24"/>
          <w:szCs w:val="24"/>
        </w:rPr>
        <w:t>dan return on equity</w:t>
      </w:r>
      <w:r w:rsidRPr="00DA477E">
        <w:rPr>
          <w:rFonts w:ascii="Times New Roman" w:hAnsi="Times New Roman" w:cs="Times New Roman"/>
          <w:sz w:val="24"/>
          <w:szCs w:val="24"/>
        </w:rPr>
        <w:t xml:space="preserve">. Dalam penelitian ini profitabilitas diukur dengan </w:t>
      </w:r>
      <w:r>
        <w:rPr>
          <w:rFonts w:ascii="Times New Roman" w:hAnsi="Times New Roman" w:cs="Times New Roman"/>
          <w:sz w:val="24"/>
          <w:szCs w:val="24"/>
        </w:rPr>
        <w:t>ekuitas</w:t>
      </w:r>
      <w:r w:rsidRPr="00DA477E">
        <w:rPr>
          <w:rFonts w:ascii="Times New Roman" w:hAnsi="Times New Roman" w:cs="Times New Roman"/>
          <w:sz w:val="24"/>
          <w:szCs w:val="24"/>
        </w:rPr>
        <w:t xml:space="preserve"> perusah</w:t>
      </w:r>
      <w:r>
        <w:rPr>
          <w:rFonts w:ascii="Times New Roman" w:hAnsi="Times New Roman" w:cs="Times New Roman"/>
          <w:sz w:val="24"/>
          <w:szCs w:val="24"/>
        </w:rPr>
        <w:t>aan (ROE</w:t>
      </w:r>
      <w:r w:rsidRPr="00DA477E">
        <w:rPr>
          <w:rFonts w:ascii="Times New Roman" w:hAnsi="Times New Roman" w:cs="Times New Roman"/>
          <w:sz w:val="24"/>
          <w:szCs w:val="24"/>
        </w:rPr>
        <w:t xml:space="preserve">) </w:t>
      </w:r>
      <w:r>
        <w:rPr>
          <w:rFonts w:ascii="Times New Roman" w:hAnsi="Times New Roman" w:cs="Times New Roman"/>
          <w:sz w:val="24"/>
          <w:szCs w:val="24"/>
        </w:rPr>
        <w:t>yang menunjukkan sejauhmana tingkat pengembalian yang diperoleh pemilik bisnis atas sejumlah ekuitas yang dikeluarkan untuk menjalankan operasional dari bisnis tersebut</w:t>
      </w:r>
      <w:r w:rsidRPr="00DA477E">
        <w:rPr>
          <w:rFonts w:ascii="Times New Roman" w:hAnsi="Times New Roman" w:cs="Times New Roman"/>
          <w:sz w:val="24"/>
          <w:szCs w:val="24"/>
        </w:rPr>
        <w:t xml:space="preserve">. Dengan demikian, tinggi rendahnya tingkat profitabilitas mencerminkan kinerja manajemen dalam memperoleh laba dalam rangka memakmurkan pemegang saham sehingga dapat memengaruhi nilai perusahaan.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Dalam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ABSTRAK Perusahaan mempunyai tujuan jangka panjang yaitu untuk memaksimumkan kemakmuran pemegang saham. Memaksimumkan kemakmuran pemegang saham dapat ditempuh dengan memaksimumkan nilai sekarang. Tujuan dari penelitian ini untuk mengetahui pengaruh struktur modal, profitabilitas dan ukuran perusahaan pada nilai perusahaan di Bursa Efek Indonesia periode 2009-2011. Populasi penelitian ini adalah industri manufaktur yang tercatat di Bursa Efek Indonesia tahun 2009-2011. Metode penentuan sampel dengan metode purposive sampling, dengan beberapa kriteria yang telah ditentukan maka jumlah sampel adalah sebanyak 71 perusahaan manufaktur. Data penelitian merupakan data sekunder diperoleh dari Indonesian Capital Market Directory (ICMD) tahun 2009-2011. Teknik analisis data yang digunakan dalam penelitian ini adalah analisis regresi linear berganda. Hasil penelitian ini menunjukkan bahwa: 1) struktur modal berpengaruh negatif dan signifikan pada nilai perusahaan, 2) profitabilitas berpengaruh positif dan signifikan pada nilai perusahaan 3) ukuran perusahaan tidak berpengaruh pada nilai perusahaan. Kata Kunci : struktur modal, profitabilitas, ukuran perusahaan, nilai perusahaan ABSTRACT The Company has long-term goal is to maximize shareholder wealth. Maximizing shareholder wealth can be reached by maximizing the present value. The purpose of this study was to determine the effect of capital structure, profitability and firm size on the value of the company in Indonesia Stock Exchange 2009-2011. This study population is listed manufacturing industry in Indonesia Stock Exchange in 2009-2011. Sampling method with purposive sampling method, with some predetermined criteria, the number of samples is 71 manufacturing companies. The research data is secondary data obtained from the Indonesian Capital Market Directory (ICMD) 2009-2011. Data analysis techniques used in this study is multiple linear regression analysis. The results showed that: 1) capital structure and significant negative effect on firm value, 2) profitability and significant positive effect on firm value, and 3) firm size has no effect on firm value.", "author" : [ { "dropping-particle" : "", "family" : "Sri", "given" : "Ayu", "non-dropping-particle" : "", "parse-names" : false, "suffix" : "" }, { "dropping-particle" : "", "family" : "Dewi", "given" : "Mahatma", "non-dropping-particle" : "", "parse-names" : false, "suffix" : "" }, { "dropping-particle" : "", "family" : "Wirajaya", "given" : "Ary", "non-dropping-particle" : "", "parse-names" : false, "suffix" : "" } ], "container-title" : "Jurnal Akuntansi Universitas Udayana", "id" : "ITEM-1", "issued" : { "date-parts" : [ [ "2013" ] ] }, "page" : "2302-8556", "title" : "Pengaruh Struktur Modal, Profitabilitas Dan Ukuran Perusahaan Pada Nilai Perusahaan", "type" : "article-journal", "volume" : "42" }, "uris" : [ "http://www.mendeley.com/documents/?uuid=ee734a02-79b7-4255-8b5b-be33745b85a0" ] } ], "mendeley" : { "formattedCitation" : "(Sri et al., 2013)", "manualFormatting" : "Dewi dan Wirajaya (2013)", "plainTextFormattedCitation" : "(Sri et al., 2013)", "previouslyFormattedCitation" : "(Sri et al.,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ewi dan Wirajaya</w:t>
      </w:r>
      <w:r w:rsidRPr="001903A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903AD">
        <w:rPr>
          <w:rFonts w:ascii="Times New Roman" w:hAnsi="Times New Roman" w:cs="Times New Roman"/>
          <w:noProof/>
          <w:sz w:val="24"/>
          <w:szCs w:val="24"/>
        </w:rPr>
        <w:t>2013)</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menyatakan bahwa profitabilitas mempunyai pengaruh positif dan signifikan terhadap nilai perusahaan dan ha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usahaan yang telah go public pada umumnya berusaha untuk meningkatkan kemakmuran investor melalui peningkatan nilai perusahaan yang merupakan persepsi investor terhadap tingkat keberhasilan perusahaan untuk memberikan kemakmuran bagi pemegang saham. Salah satu metode yang digunakan untuk menganalisis nilai perusahaan adalah dengan menggunakan pendekatan Price to Book Value (PBV). Penelitian ini bertujuan untuk menganalisis pengaruh profitabilitas, growth opportunity, likuiditas, dan struktur modal pada nilai perusahaan. Populasi penelitian adalah seluruh perusahaan perbankan yang terdaftar di Bursa Efek Indonesia periode 2012-2016 yang berjumlah 43 perusahaan bank dan sampel dalam penelitian adalah 17 perusahaan. Jenis penelitian ini merupakan penelitian deskriptif pendekatan kuantitatif. Data laporan keuangan didapatkan dengan mengakses situs resmi Indonesia Stock Exchange. Hasil analisis menunjukkan profitabilitas, growth opportunity, dan struktur modal berpengaruh positif pada nilai perusahaan, sedangkan likuiditas tidak berpengaruh pada nilai perusahaan.", "author" : [ { "dropping-particle" : "", "family" : "Indasari", "given" : "Ade Pratiwi", "non-dropping-particle" : "", "parse-names" : false, "suffix" : "" }, { "dropping-particle" : "", "family" : "Yadnyana", "given" : "I Ketut", "non-dropping-particle" : "", "parse-names" : false, "suffix" : "" } ], "container-title" : "E-Jurnal Akuntansi Universitas Udayana", "id" : "ITEM-1", "issue" : "1", "issued" : { "date-parts" : [ [ "2018" ] ] }, "page" : "714-746", "title" : "Pengaruh Profitabilitas , Growth Opportunity , Likuiditas , Dan Struktur Modal Pada Nilai Perusahaan Fakultas Ekonomi dan Bisnis Universitas Udayana ( Unud ), Bali , Indonesia Fakultas Ekonomi dan Bisnis Universitas Udayana ( Unud ), Bali , Indonesia ABST", "type" : "article-journal", "volume" : "22" }, "uris" : [ "http://www.mendeley.com/documents/?uuid=f257b143-4eef-45f3-b635-557c7380a063", "http://www.mendeley.com/documents/?uuid=00823a12-dd0c-4f82-9572-4af63f854a10" ] } ], "mendeley" : { "formattedCitation" : "(Indasari &amp; Yadnyana, 2018b)", "manualFormatting" : "Indasari dan Yadnyana (2018)", "plainTextFormattedCitation" : "(Indasari &amp; Yadnyana, 2018b)", "previouslyFormattedCitation" : "(Indasari &amp; Yadnyana, 2018b)"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Indasari dan Yadnyana (2018</w:t>
      </w:r>
      <w:r w:rsidRPr="0049433C">
        <w:rPr>
          <w:rFonts w:ascii="Times New Roman" w:hAnsi="Times New Roman" w:cs="Times New Roman"/>
          <w:noProof/>
          <w:sz w:val="24"/>
          <w:szCs w:val="24"/>
        </w:rPr>
        <w:t>)</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Namun,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 "author" : [ { "dropping-particle" : "", "family" : "Herawati", "given" : "Titin", "non-dropping-particle" : "", "parse-names" : false, "suffix" : "" } ], "id" : "ITEM-1", "issued" : { "date-parts" : [ [ "2011" ] ] }, "page" : "1-18", "title" : "Pengaruh kebijakan dividen, kebijakan hutang dan profitabilitas terhadap nilai perusahaan", "type" : "article-journal" }, "uris" : [ "http://www.mendeley.com/documents/?uuid=61bd1161-db28-4942-9bf0-b86f4dbaae92" ] } ], "mendeley" : { "formattedCitation" : "(Herawati, 2011)", "manualFormatting" : "Herawati (2013)", "plainTextFormattedCitation" : "(Herawati, 2011)", "previouslyFormattedCitation" : "(Herawati, 201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rawati</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3)</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mengungkapkan bahwa profitabilitas berpengaruh negatif dan signifikan terhadap nilai perusahaan.</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Dalam kegiatan bisnis perusahaan, terdapat risiko akibat penggunaan biaya yang bersifat tetap dalam rangka meningkatkan keuntungan dan keadaan ini digambarkan dengan variabel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yang terdiri atas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operasi dan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keuangan. Perusahaan memperoleh risiko keuangan akibat penggunaan biaya tetap finansial seperti saham preferen atau utang dalam rangka mendanai kegiatan operasional perusahaan. Selain itu, risiko keuangan perusahaan juga dapat meningkat seiring dengan pemakaian biaya tetap seperti obligasi.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692162", "author" : [ { "dropping-particle" : "", "family" : "Kasmir", "given" : "", "non-dropping-particle" : "", "parse-names" : false, "suffix" : "" } ], "edition" : "8", "id" : "ITEM-1", "issued" : { "date-parts" : [ [ "2015" ] ] }, "number-of-pages" : "374", "publisher" : "Rajawali Pers", "publisher-place" : "Jakarta", "title" : "Analisis Laporan Keuangan", "type" : "book" }, "uris" : [ "http://www.mendeley.com/documents/?uuid=b04c9907-57eb-45ba-be8a-4eb32892534b", "http://www.mendeley.com/documents/?uuid=19ded69e-248f-4cc7-b04d-8e96510bc4bb" ] } ], "mendeley" : { "formattedCitation" : "(Kasmir, 2015)", "manualFormatting" : "Kasmir (2015:151)", "plainTextFormattedCitation" : "(Kasmir, 2015)", "previouslyFormattedCitation" : "(Kasmir,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2015:151</w:t>
      </w:r>
      <w:r w:rsidRPr="0049433C">
        <w:rPr>
          <w:rFonts w:ascii="Times New Roman" w:hAnsi="Times New Roman" w:cs="Times New Roman"/>
          <w:noProof/>
          <w:sz w:val="24"/>
          <w:szCs w:val="24"/>
        </w:rPr>
        <w:t>)</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merupakan rasio perbandingan antara utang dan aktiva perusahaan. Rasio ini mengukur sejauh mana beban utang perusahaan ditanggung oleh aktiva sehingga apabila perusahaan dibubarkan dalam jangka panjang maupun jangka pendek, maka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menjadi rasio untuk mengukur kemampuan pelunasan atas semua utang perusahaan. Dalam penelitian ini,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diukur dengan </w:t>
      </w:r>
      <w:r w:rsidRPr="00DA477E">
        <w:rPr>
          <w:rFonts w:ascii="Times New Roman" w:hAnsi="Times New Roman" w:cs="Times New Roman"/>
          <w:i/>
          <w:sz w:val="24"/>
          <w:szCs w:val="24"/>
        </w:rPr>
        <w:t>Debt to Equity Ratio</w:t>
      </w:r>
      <w:r w:rsidRPr="00DA477E">
        <w:rPr>
          <w:rFonts w:ascii="Times New Roman" w:hAnsi="Times New Roman" w:cs="Times New Roman"/>
          <w:sz w:val="24"/>
          <w:szCs w:val="24"/>
        </w:rPr>
        <w:t xml:space="preserve"> (DER) yang merupakan perbandingan antara total hutang dengan total modal. Rasio DER yang tinggi mencerminkan tingginya utang yang dimiliki oleh perusahaan yang menunjukkan bahwa porsi pendanaan perusahaan cenderung bergantung pada pihak ketiga (kreditor) baik jangka panjang maupun jangka pendek. Hal ini akan berdampak pada saat likuiditas sehingga rasio DER yang tinggi menjadi pertimbangan bagi calon investor untuk menanamkan sahamnya maupun menjadi sinyal buruk bagi investor. Dengan demikian,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berpengaruh terhadap nilai perusahaan karena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yang tinggi memiliki peluang risiko, yaitu beban utang yang ditanggungnya yang lebih besar daripada modal sehingga menghambat kemampuan perusahaan memperoleh laba untuk memakmurkan pemegang saham. Hambatan ini muncul sebagai akibat perusahaan lebih memusatkan perhatian atas beban-beban yang ditanggungnya.</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study examine leverage and ownership concentration, audit quality, and its effect on firm\u2019s value and earning persistence between public manufacturing companies audited by Big four or non Big four auditor. The quality of accounting information was used as a reference for the stakeholders (investor, creditors, and analyst) in making decision. Samples for this study was 69 public manufactur- ing companies listed on Indonesia Stock Exchange from the year 2006 -2010. The data used in this study was secondary data. The study used path analysis to solve the research problem. Research was analyzed used by SPSS (Statistical Program for Social Science). Result showed that leverage had significantly effect firm\u2019s value for maufacturing public companies audited by non Big four auditor only, but not for Big four auditor. Leverage had no influence effect on audit quality for both of Big four and Non Big four auditor. Ownership Concentration significantly negatively effect on audit quality for both clients of Big four anf Non Big four auditor. Audit quality do not significantly effect on firm\u2019s value for both clients of big four and non Big four auditor. Audit quality do not effect earning persistence for clients audited by big four auditor, but audit quality significantly negative effect eaning persistence for only clients au- dited by non big four auditor. Ownership concentration positively effect earning persistence for both clients audited by big four auditor and non big four auditor. Findings indicated that there was no different between Big four and Non big four auditor for all variables relation in the research model, except for the relation between audit quality and earning persistence. This relation reveal that Non Big four auditor has big role or intervention to the management decision in accounting treatment of whether earning is persistance or not", "author" : [ { "dropping-particle" : "", "family" : "Juliardi", "given" : "Dodik", "non-dropping-particle" : "", "parse-names" : false, "suffix" : "" } ], "container-title" : "Jurnal Akuntansi Aktual", "id" : "ITEM-1", "issue" : "2", "issued" : { "date-parts" : [ [ "2013" ] ] }, "page" : "113-122", "title" : "Pengaruh Leverage, Konsentrasi Kepemilikan, Dan Kualitas Audit Terhadap Nilai Perusahaan Serta Laba Persisten Pada Perusahaan-Perusahaan Publik Manufaktur Yang Listed Di Bursa Efek Indonesia", "type" : "article-journal", "volume" : "2" }, "uris" : [ "http://www.mendeley.com/documents/?uuid=10bd19b7-9eac-4638-97ef-0de5349735a7", "http://www.mendeley.com/documents/?uuid=1ca6dc57-7886-4f53-9b0b-e409f1883f96" ] } ], "mendeley" : { "formattedCitation" : "(Juliardi, 2013)", "manualFormatting" : "Juliardi (2013)", "plainTextFormattedCitation" : "(Juliardi, 2013)", "previouslyFormattedCitation" : "(Juliardi,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uliardi</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3)</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menyatakan bahwa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mempunyai pengaruh positif dan signifikan terhadap nilai perusahaan dan sebaliknya terdapat hasil penelitian bahwa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memiliki pengaruh </w:t>
      </w:r>
      <w:r>
        <w:rPr>
          <w:rFonts w:ascii="Times New Roman" w:hAnsi="Times New Roman" w:cs="Times New Roman"/>
          <w:sz w:val="24"/>
          <w:szCs w:val="24"/>
        </w:rPr>
        <w:t xml:space="preserve">negatif </w:t>
      </w:r>
      <w:r w:rsidRPr="00DA477E">
        <w:rPr>
          <w:rFonts w:ascii="Times New Roman" w:hAnsi="Times New Roman" w:cs="Times New Roman"/>
          <w:sz w:val="24"/>
          <w:szCs w:val="24"/>
        </w:rPr>
        <w:t>terhadap nilai perusahaan diungkapkan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leverage dan ukuran perusahaan pada nilai perusahaan serta risiko kredit dalam memoderasi pengaruh leverage dan ukuran perusahaan pada nilai perusahaan. Jumlah sampel yang diambil sebanyak 27 perusahaan perbankan, dengan metode penentuan sampel purposive sampling. Pengumpulan data dilakukan melalui observasi non partisipan. Teknik analisis data yang digunakan adalah regresi linear berganda dan moderated regression analysis. Berdasarkan hasil analisis ditemukan bahwa leverage berpengaruh negatif pada nilai perusahaan. Ukuran perusahaan berpengaruh positif pada nilai perusahaan. Risiko kredit memperlemah pengaruh negatif leverage pada nilai perusahaan. Risiko kredit tidak memoderasi pengaruh ukuran perusahaan pada nilai perusahaan.", "author" : [ { "dropping-particle" : "", "family" : "Raharja", "given" : "Komang Adik Hari", "non-dropping-particle" : "", "parse-names" : false, "suffix" : "" }, { "dropping-particle" : "", "family" : "Putra", "given" : "I Made Pande Dwiana", "non-dropping-particle" : "", "parse-names" : false, "suffix" : "" } ], "container-title" : "E-Jurnal Akuntansi Universitas Udayana", "id" : "ITEM-1", "issue" : "1", "issued" : { "date-parts" : [ [ "2016" ] ] }, "page" : "645-674", "title" : "Risiko Kredit Sebagai Pemoderasi Pengaruh Leverage Dan Ukuran Perusahaan Terhadap Nilai Perusahaan", "type" : "article-journal", "volume" : "16" }, "uris" : [ "http://www.mendeley.com/documents/?uuid=e5d55e31-8ad9-4ffb-a945-9a8793eb4da4", "http://www.mendeley.com/documents/?uuid=f9281388-1393-4dd8-9e6a-566e98846db9" ] } ], "mendeley" : { "formattedCitation" : "(Raharja &amp; Putra, 2016)", "manualFormatting" : "(Raharja dan Putra, 2016)", "plainTextFormattedCitation" : "(Raharja &amp; Putra, 2016)", "previouslyFormattedCitation" : "(Raharja &amp; Putra,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arja dan</w:t>
      </w:r>
      <w:r w:rsidRPr="00EE7E46">
        <w:rPr>
          <w:rFonts w:ascii="Times New Roman" w:hAnsi="Times New Roman" w:cs="Times New Roman"/>
          <w:noProof/>
          <w:sz w:val="24"/>
          <w:szCs w:val="24"/>
        </w:rPr>
        <w:t xml:space="preserve"> Putra, 2016)</w:t>
      </w:r>
      <w:r>
        <w:rPr>
          <w:rFonts w:ascii="Times New Roman" w:hAnsi="Times New Roman" w:cs="Times New Roman"/>
          <w:sz w:val="24"/>
          <w:szCs w:val="24"/>
        </w:rPr>
        <w:fldChar w:fldCharType="end"/>
      </w:r>
      <w:r w:rsidRPr="00DA477E">
        <w:rPr>
          <w:rFonts w:ascii="Times New Roman" w:hAnsi="Times New Roman" w:cs="Times New Roman"/>
          <w:sz w:val="24"/>
          <w:szCs w:val="24"/>
        </w:rPr>
        <w:t>.</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analisis pengaruh ukuran perusahaan, profitabilitas, leverage,dan kepemilikan institusional terhadap praktik perataan laba pada perusahaan food and beverages yang terdaftar di Bursa Efek Indonesia. Ukuran perusahan diukur dengan menggunakan natural logaritma total asset, profitabilitas diukur dengan rasio antara laba setelah pajak dengan total asset, leverage diukur dengan rasio total hutang terhadap total asset, dan kepemilikan institusional diukur dengan total persentase kepemilkan saham perusahaan yang dimiliki oleh investor institusi. Perataan laba iukur dengan menggunakan Index Eckel. Populasi dalam penelitian ini adalah 20 perusahaan food and beverages yang terdaftar di Bursa Efek Indonesia pada tahun 2005- 2008.Data dalam penelitian ini diperoleh dari Indonesi Capital Market Directory. Berdasarkan metode purposive sampling, sampel yang diperoleh sebanyak 12 perusahaan. Hipotesis dalam pengujian ini diuji dengan menggunakan analisis regresi logistik. Hasil analisis menunjukkan bahwa variabel yang mempunyai pengaruh signifikan terhadap perataan laba adalah ukuran perusahaan. Selanjutnya, variabel profitabilitas, leverage, dan kepemilikan institusional tidak berpengaruh secara signifikan terhadap perataa laba.", "author" : [ { "dropping-particle" : "", "family" : "Butar", "given" : "Linda Kurniasih Butar", "non-dropping-particle" : "", "parse-names" : false, "suffix" : "" }, { "dropping-particle" : "", "family" : "Sudarsi", "given" : "Sri", "non-dropping-particle" : "", "parse-names" : false, "suffix" : "" } ], "container-title" : "Jurnal Dinamika Akuntansi Keuangan dan Perbankan", "id" : "ITEM-1", "issue" : "2", "issued" : { "date-parts" : [ [ "2012" ] ] }, "page" : "143-158", "title" : "Pengaruh Ukuran Perusahaan, Profitabilitas, Leverage, Dan Kepemilikan Institusional Terhadap Perataan Laba", "type" : "article-journal", "volume" : "1" }, "uris" : [ "http://www.mendeley.com/documents/?uuid=3f4dc5b1-f2ce-4f0f-9f5c-717d032a2324", "http://www.mendeley.com/documents/?uuid=3968704f-586c-42a0-bb0e-74e560104d13" ] } ], "mendeley" : { "formattedCitation" : "(Butar &amp; Sudarsi, 2012)", "manualFormatting" : "Butar dan Sudarsi (2012)", "plainTextFormattedCitation" : "(Butar &amp; Sudarsi, 2012)", "previouslyFormattedCitation" : "(Butar &amp; Sudarsi, 201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utar dan Sudarsi</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2)</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ukuran perusahaan merupakan suatu indikator untuk menilai besar atau kecilnya skala suatu perusahaan. Perusahaan dengan skala yang relatif besar cenderung lebih mudah dalam memperoleh sumber pendanaan dibandingkan dengan perusahaan skala kecil. Hal itu dikarenakan perusahaan dengan skala besar dianggap oleh kreditor memiliki tingkat kredibilitas yang lebih baik dan bagi calon investor perusahaan skala besar memiliki peluang untuk berkembang karena mudah memperoleh sumber pendanaan. Dengan demikian, ukuran perusahaan dapat memengaruhi nilai perusahaan.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302-8912", "abstract" : "alue. Meanwhile, the result of test were shown that firm size, price earning ratio, and profitability there were positive influence to firm\u2019s value partially. While, the leverage shown that hasn\u2019t influence on firm\u2019s value partially. It means that the higher firm size, leverage, price earning ratio, and profitability of company then it will increasing the firm\u2019s value. The leverage shown that hasn\u2019t influence on firm\u2019s value", "author" : [ { "dropping-particle" : "", "family" : "Prasetyorini", "given" : "Bhekti Fitri", "non-dropping-particle" : "", "parse-names" : false, "suffix" : "" } ], "container-title" : "Jurnal Imu Manajemen", "id" : "ITEM-1", "issue" : "1", "issued" : { "date-parts" : [ [ "2013" ] ] }, "page" : "183-196", "title" : "Pengaruh Ukuran Perusahaan, Leverage, Price Earning Ratio Dan Profitabilitas Terhadap Nilai Perusahaan", "type" : "article-journal", "volume" : "1" }, "uris" : [ "http://www.mendeley.com/documents/?uuid=ffcd6138-d93f-469f-b6ed-6841dabaa794" ] } ], "mendeley" : { "formattedCitation" : "(Prasetyorini, 2013)", "manualFormatting" : "Prasetyorini (2013)", "plainTextFormattedCitation" : "(Prasetyorini, 2013)", "previouslyFormattedCitation" : "(Prasetyorini,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rasetyorini</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3)</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menyatakan bahwa ukuran perusahaan, </w:t>
      </w:r>
      <w:r w:rsidRPr="00DA477E">
        <w:rPr>
          <w:rFonts w:ascii="Times New Roman" w:hAnsi="Times New Roman" w:cs="Times New Roman"/>
          <w:i/>
          <w:sz w:val="24"/>
          <w:szCs w:val="24"/>
        </w:rPr>
        <w:t>price earning ratio</w:t>
      </w:r>
      <w:r w:rsidRPr="00DA477E">
        <w:rPr>
          <w:rFonts w:ascii="Times New Roman" w:hAnsi="Times New Roman" w:cs="Times New Roman"/>
          <w:sz w:val="24"/>
          <w:szCs w:val="24"/>
        </w:rPr>
        <w:t xml:space="preserve">, dan profitabilitas berpengaruh terhadap nilai perusahaan dan sebaliknya ukuran perusahaan tidak berpengaruh terhadap nilai perusahaan dinyatakan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ABSTRAK Perusahaan mempunyai tujuan jangka panjang yaitu untuk memaksimumkan kemakmuran pemegang saham. Memaksimumkan kemakmuran pemegang saham dapat ditempuh dengan memaksimumkan nilai sekarang. Tujuan dari penelitian ini untuk mengetahui pengaruh struktur modal, profitabilitas dan ukuran perusahaan pada nilai perusahaan di Bursa Efek Indonesia periode 2009-2011. Populasi penelitian ini adalah industri manufaktur yang tercatat di Bursa Efek Indonesia tahun 2009-2011. Metode penentuan sampel dengan metode purposive sampling, dengan beberapa kriteria yang telah ditentukan maka jumlah sampel adalah sebanyak 71 perusahaan manufaktur. Data penelitian merupakan data sekunder diperoleh dari Indonesian Capital Market Directory (ICMD) tahun 2009-2011. Teknik analisis data yang digunakan dalam penelitian ini adalah analisis regresi linear berganda. Hasil penelitian ini menunjukkan bahwa: 1) struktur modal berpengaruh negatif dan signifikan pada nilai perusahaan, 2) profitabilitas berpengaruh positif dan signifikan pada nilai perusahaan 3) ukuran perusahaan tidak berpengaruh pada nilai perusahaan. Kata Kunci : struktur modal, profitabilitas, ukuran perusahaan, nilai perusahaan ABSTRACT The Company has long-term goal is to maximize shareholder wealth. Maximizing shareholder wealth can be reached by maximizing the present value. The purpose of this study was to determine the effect of capital structure, profitability and firm size on the value of the company in Indonesia Stock Exchange 2009-2011. This study population is listed manufacturing industry in Indonesia Stock Exchange in 2009-2011. Sampling method with purposive sampling method, with some predetermined criteria, the number of samples is 71 manufacturing companies. The research data is secondary data obtained from the Indonesian Capital Market Directory (ICMD) 2009-2011. Data analysis techniques used in this study is multiple linear regression analysis. The results showed that: 1) capital structure and significant negative effect on firm value, 2) profitability and significant positive effect on firm value, and 3) firm size has no effect on firm value.", "author" : [ { "dropping-particle" : "", "family" : "Sri", "given" : "Ayu", "non-dropping-particle" : "", "parse-names" : false, "suffix" : "" }, { "dropping-particle" : "", "family" : "Dewi", "given" : "Mahatma", "non-dropping-particle" : "", "parse-names" : false, "suffix" : "" }, { "dropping-particle" : "", "family" : "Wirajaya", "given" : "Ary", "non-dropping-particle" : "", "parse-names" : false, "suffix" : "" } ], "container-title" : "Jurnal Akuntansi Universitas Udayana", "id" : "ITEM-1", "issued" : { "date-parts" : [ [ "2013" ] ] }, "page" : "2302-8556", "title" : "Pengaruh Struktur Modal, Profitabilitas Dan Ukuran Perusahaan Pada Nilai Perusahaan", "type" : "article-journal", "volume" : "42" }, "uris" : [ "http://www.mendeley.com/documents/?uuid=ee734a02-79b7-4255-8b5b-be33745b85a0" ] } ], "mendeley" : { "formattedCitation" : "(Sri et al., 2013)", "manualFormatting" : "Dewi dan Wirajaya (2013)", "plainTextFormattedCitation" : "(Sri et al., 2013)", "previouslyFormattedCitation" : "(Sri et al.,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ewi dan Wirajaya</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3)</w:t>
      </w:r>
      <w:r>
        <w:rPr>
          <w:rFonts w:ascii="Times New Roman" w:hAnsi="Times New Roman" w:cs="Times New Roman"/>
          <w:sz w:val="24"/>
          <w:szCs w:val="24"/>
        </w:rPr>
        <w:fldChar w:fldCharType="end"/>
      </w:r>
      <w:r w:rsidRPr="00DA477E">
        <w:rPr>
          <w:rFonts w:ascii="Times New Roman" w:hAnsi="Times New Roman" w:cs="Times New Roman"/>
          <w:sz w:val="24"/>
          <w:szCs w:val="24"/>
        </w:rPr>
        <w:t>.</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Kepemilikan institusional berperan penting dalam fungsi pengawasan manajemen karena</w:t>
      </w:r>
      <w:r>
        <w:rPr>
          <w:rFonts w:ascii="Times New Roman" w:hAnsi="Times New Roman" w:cs="Times New Roman"/>
          <w:sz w:val="24"/>
          <w:szCs w:val="24"/>
        </w:rPr>
        <w:t xml:space="preserve"> dengan adanya porsi saham inst</w:t>
      </w:r>
      <w:r w:rsidRPr="00DA477E">
        <w:rPr>
          <w:rFonts w:ascii="Times New Roman" w:hAnsi="Times New Roman" w:cs="Times New Roman"/>
          <w:sz w:val="24"/>
          <w:szCs w:val="24"/>
        </w:rPr>
        <w:t xml:space="preserve">itusi dalam suatu perusahaan publik akan meningkatkan pengawasan secara opti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ISSN 2252-6765", "ISBN" : "9788578110796", "ISSN" : "2252-6765", "PMID" : "25246403", "abstract" : "Tujuan dari penelitian ini adalah untuk menguji pengaruh kepemilikan manaje- rial, kepemilikan institusional, kebijakan dividen, kebijakan hutang terhadap nilai perusahaan (studi tentang perusahaan yang terdaftar di Bursa Efek Indone- sia tahun 2008-2010). Populasi dalam penelitian ini adalah semua perusahaan yang terdaftar di Bursa Efek Indonesia tahun 2008 sampai 2010. Sampel diambil sampel perusahaan purposive sampling yang berbasis teknik yang didasarkan pada kriteria tertentu. Alat analisis data yang digunakan dalam penelitian ini ada- lah analisis deskriptif dan analisis regresi beganda. Hasil dari penelitian ini ada- lah: (1) variabel yang berhubungan dengan kepemilikan manajerial secara sig- nifikan berpengaruh negatif terhadap nilai perusahaan. (2) kepemilikan institusi berpengaruh signifikan Variabel adalah positif pada nilai perusahaan. (3) Kebi- jakan dividen variabel tidak berpengaruh positif dan signifikan terhadap nilai pe- rusahaan. (4) efek utang Variabel Kebijakan positif dan signifikan terhadap nilai perusahaan. (5) Kepemilikan Manajerial, kepemilikan institusional, kebijakan dividen, dan kebijakan hutang bersama-sama mempengaruhi nilai perusahaan", "author" : [ { "dropping-particle" : "", "family" : "Sukirni", "given" : "Dwi", "non-dropping-particle" : "", "parse-names" : false, "suffix" : "" } ], "container-title" : "Accounting Analysis Journal", "id" : "ITEM-1", "issue" : "2", "issued" : { "date-parts" : [ [ "2012" ] ] }, "page" : "1-12", "title" : "Kepemilikan Manajerial, Kepemilikan Institusional, Kebijakan Dividen dan Kebijakan Hutang Analisis terhadap Nilai Perusahaan", "type" : "article-journal", "volume" : "1" }, "uris" : [ "http://www.mendeley.com/documents/?uuid=e2de8940-e834-440d-9e60-b84ae97996ae", "http://www.mendeley.com/documents/?uuid=5cb390d8-6bae-4956-83a6-8b1cb7371126" ] } ], "mendeley" : { "formattedCitation" : "(Sukirni, 2012)", "plainTextFormattedCitation" : "(Sukirni, 2012)", "previouslyFormattedCitation" : "(Sukirni, 2012)" }, "properties" : {  }, "schema" : "https://github.com/citation-style-language/schema/raw/master/csl-citation.json" }</w:instrText>
      </w:r>
      <w:r>
        <w:rPr>
          <w:rFonts w:ascii="Times New Roman" w:hAnsi="Times New Roman" w:cs="Times New Roman"/>
          <w:sz w:val="24"/>
          <w:szCs w:val="24"/>
        </w:rPr>
        <w:fldChar w:fldCharType="separate"/>
      </w:r>
      <w:r w:rsidRPr="0049433C">
        <w:rPr>
          <w:rFonts w:ascii="Times New Roman" w:hAnsi="Times New Roman" w:cs="Times New Roman"/>
          <w:noProof/>
          <w:sz w:val="24"/>
          <w:szCs w:val="24"/>
        </w:rPr>
        <w:t>(Sukirni, 2012)</w:t>
      </w:r>
      <w:r>
        <w:rPr>
          <w:rFonts w:ascii="Times New Roman" w:hAnsi="Times New Roman" w:cs="Times New Roman"/>
          <w:sz w:val="24"/>
          <w:szCs w:val="24"/>
        </w:rPr>
        <w:fldChar w:fldCharType="end"/>
      </w:r>
      <w:r w:rsidRPr="00DA477E">
        <w:rPr>
          <w:rFonts w:ascii="Times New Roman" w:hAnsi="Times New Roman" w:cs="Times New Roman"/>
          <w:sz w:val="24"/>
          <w:szCs w:val="24"/>
        </w:rPr>
        <w:t>. Umumnya jumlah saham yang ditanamkan oleh investor institusi dalam suatu perusahaan publik cukup besar dibandingkan dengan investor ritel sehingga secara tidak langsung membawa jaminan kemakmuran bagi investor ritel. Dengan adanya penekanan atas besarnya kepemilikan yang dimiliki oleh institusi akan turut memengaruhi kebijakan m</w:t>
      </w:r>
      <w:r>
        <w:rPr>
          <w:rFonts w:ascii="Times New Roman" w:hAnsi="Times New Roman" w:cs="Times New Roman"/>
          <w:sz w:val="24"/>
          <w:szCs w:val="24"/>
        </w:rPr>
        <w:t>anajemen dan dapat membatasi ru</w:t>
      </w:r>
      <w:r w:rsidRPr="00DA477E">
        <w:rPr>
          <w:rFonts w:ascii="Times New Roman" w:hAnsi="Times New Roman" w:cs="Times New Roman"/>
          <w:sz w:val="24"/>
          <w:szCs w:val="24"/>
        </w:rPr>
        <w:t>a</w:t>
      </w:r>
      <w:r>
        <w:rPr>
          <w:rFonts w:ascii="Times New Roman" w:hAnsi="Times New Roman" w:cs="Times New Roman"/>
          <w:sz w:val="24"/>
          <w:szCs w:val="24"/>
        </w:rPr>
        <w:t>n</w:t>
      </w:r>
      <w:r w:rsidRPr="00DA477E">
        <w:rPr>
          <w:rFonts w:ascii="Times New Roman" w:hAnsi="Times New Roman" w:cs="Times New Roman"/>
          <w:sz w:val="24"/>
          <w:szCs w:val="24"/>
        </w:rPr>
        <w:t xml:space="preserve">g gerak dari perilaku oportunis manajemen.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Selain itu,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kembangan ekonomi di Indonesia yang semakin pesat telah mempengaruhi dunia usaha terutama dalam bidang jasa. Dalam hal ini perusahaan jasa semakin dirasakan manfaatnya oleh masyarakat, sehubungan dengan upaya peningkatan kualitas jasa, seperti jasa asuransi. Tujuan penelitian ini adalah untuk mengetahui apakah terdapat pengaruh signifikan struktur kepemilikan institusional, ukuran perusahaan dan resiko terhadap nilai perusahaan industri asuransi baik secara parsial maupun simultan. Jenis penelitian dalam studi ini adalah Penelitian Asosiatif yaitu mengukur asosiasi antara dua variabel atau lebih. Populasi yang ada berjumlah 12 perusahaan asuransi yang memenuhi kriteria purposive sampling sehingga diperoleh sampel sebanyak 10 perusahaan. Teknis analisis data yang digunakan dalam penelitian ini adalah analisis regresi linier berganda. Hasil penelitian menunjukkan bahwa secara parsial Struktur Kepemilikan Institusional tidak berpengaruh signifikan terhadap Nilai Perusahaan pada perusahaan-perusahaan subsector asuransi yang terdaftar di Bursa Efek Indonesia tahun 2013-2016, secara parsial ukuran perusahaan tidak berpengaruh signifikan terhadap Nilai Perusahaan pada perusahaan-perusahaan subsector asuransi yang terdaftar di Bursa Efek Indonesia tahun 2013-2016, secara parsial Resiko Perusahaan tidak berpengaruh signifikan terhadap Nilai Perusahaan pada perusahaan-perusahaan subsector asuransi yang terdaftar di Bursa Efek Indonesia tahun 2013-2016 dan secara simultan Struktur Kepemilikan Institusional, Ukuran Perusahaan dan Resiko Perusahaan tidak berpengaruh signifikan terhadap Nilai Perusahaan pada perusahaan- perusahaan subsector asuransi yang terdaftar di Bursa Efek Indonesia tahun 2013-2016 Kata", "author" : [ { "dropping-particle" : "", "family" : "Ussu", "given" : "Tarakanita", "non-dropping-particle" : "", "parse-names" : false, "suffix" : "" }, { "dropping-particle" : "", "family" : "Saerang", "given" : "Ivonne S.", "non-dropping-particle" : "", "parse-names" : false, "suffix" : "" }, { "dropping-particle" : "", "family" : "Ogi", "given" : "Imelda W.J", "non-dropping-particle" : "", "parse-names" : false, "suffix" : "" } ], "container-title" : "Jurnal Riset Ekonomi, Manajemen, Bisnis Dan Akuntansi", "id" : "ITEM-1", "issue" : "2", "issued" : { "date-parts" : [ [ "2017" ] ] }, "page" : "1935-1943", "title" : "Analisis Struktur Kepemilikan Institusional, Ukuran Perusahaan Dan Risiko Pe Terhadap Nilai Perusahaan Industri Asuransi Yang Terdaftar Di Bursa Efek Indonesia Periode 2013-2016", "type" : "article-journal", "volume" : "5" }, "uris" : [ "http://www.mendeley.com/documents/?uuid=7cf4ce7b-879c-492b-b9d3-f7e989894cf5", "http://www.mendeley.com/documents/?uuid=d5362d94-c722-4437-bead-cdaf509847dc" ] } ], "mendeley" : { "formattedCitation" : "(Ussu, Saerang, &amp; Ogi, 2017)", "manualFormatting" : "Ussu et al. (2017)", "plainTextFormattedCitation" : "(Ussu, Saerang, &amp; Ogi, 2017)", "previouslyFormattedCitation" : "(Ussu, Saerang, &amp; Ogi,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Ussu et al. (</w:t>
      </w:r>
      <w:r w:rsidRPr="0049433C">
        <w:rPr>
          <w:rFonts w:ascii="Times New Roman" w:hAnsi="Times New Roman" w:cs="Times New Roman"/>
          <w:noProof/>
          <w:sz w:val="24"/>
          <w:szCs w:val="24"/>
        </w:rPr>
        <w:t>2017)</w:t>
      </w:r>
      <w:r>
        <w:rPr>
          <w:rFonts w:ascii="Times New Roman" w:hAnsi="Times New Roman" w:cs="Times New Roman"/>
          <w:sz w:val="24"/>
          <w:szCs w:val="24"/>
        </w:rPr>
        <w:fldChar w:fldCharType="end"/>
      </w:r>
      <w:r w:rsidRPr="00DA477E">
        <w:rPr>
          <w:rFonts w:ascii="Times New Roman" w:hAnsi="Times New Roman" w:cs="Times New Roman"/>
          <w:sz w:val="24"/>
          <w:szCs w:val="24"/>
        </w:rPr>
        <w:t xml:space="preserve">, </w:t>
      </w:r>
      <w:r>
        <w:rPr>
          <w:rFonts w:ascii="Times New Roman" w:hAnsi="Times New Roman" w:cs="Times New Roman"/>
          <w:sz w:val="24"/>
          <w:szCs w:val="24"/>
        </w:rPr>
        <w:t xml:space="preserve">struktur </w:t>
      </w:r>
      <w:r w:rsidRPr="00DA477E">
        <w:rPr>
          <w:rFonts w:ascii="Times New Roman" w:hAnsi="Times New Roman" w:cs="Times New Roman"/>
          <w:sz w:val="24"/>
          <w:szCs w:val="24"/>
        </w:rPr>
        <w:t xml:space="preserve">kepemilikan merupakan suatu bentuk komitmen dari pemegang saham atas pengendalian manajemen pada tingkat tertentu. Dalam struktur modal tidak hanya ditentukan oleh hutang dan ekuitas saja, melainkan kepemilikan saham institusi dan manajemen juga termasuk di dalamnya. Oleh karena itu, porsi kepemilikan institusi yang besar dalam suatu perusahaan dianggap memiliki pengaruh positif terhadap penilaian perusahaan. Hal ini disebabkan oleh besarnya saham institusi berarti terdapat andil dalam mengendalikan kinerja manajemen agar meningkatkan nilai perusahaan yang akan memakmurkan pemegang saham termasuk dirinya. Setiap keputusan dan kebijakan manajemen akan berada pada pengawasan investor institusi pada tingkat tertentu sehingga perilaku oportunis manajemen dapat ditekan dan dibatasi. Jumlah saham investor institusi menjadi penilaian calon investor suatu perusahaan sebelum menanamkan sahamnya. Semakin besar kepemilikan institusi akan menjadikan suatu perusahaan menarik untuk dibeli sahamnya karena hal tersebut mengindikasikan adanya jaminan pengendalian manajemen yang baik.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Dengan demikian, hal ini tentu selaras dengan harapan dari para pemegang saham lainnya, yaitu meningkatnya nilai perusahaan yang turut memakmurkan kepentingan pemegang saham.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ISSN 2252-6765", "ISBN" : "9788578110796", "ISSN" : "2252-6765", "PMID" : "25246403", "abstract" : "Tujuan dari penelitian ini adalah untuk menguji pengaruh kepemilikan manaje- rial, kepemilikan institusional, kebijakan dividen, kebijakan hutang terhadap nilai perusahaan (studi tentang perusahaan yang terdaftar di Bursa Efek Indone- sia tahun 2008-2010). Populasi dalam penelitian ini adalah semua perusahaan yang terdaftar di Bursa Efek Indonesia tahun 2008 sampai 2010. Sampel diambil sampel perusahaan purposive sampling yang berbasis teknik yang didasarkan pada kriteria tertentu. Alat analisis data yang digunakan dalam penelitian ini ada- lah analisis deskriptif dan analisis regresi beganda. Hasil dari penelitian ini ada- lah: (1) variabel yang berhubungan dengan kepemilikan manajerial secara sig- nifikan berpengaruh negatif terhadap nilai perusahaan. (2) kepemilikan institusi berpengaruh signifikan Variabel adalah positif pada nilai perusahaan. (3) Kebi- jakan dividen variabel tidak berpengaruh positif dan signifikan terhadap nilai pe- rusahaan. (4) efek utang Variabel Kebijakan positif dan signifikan terhadap nilai perusahaan. (5) Kepemilikan Manajerial, kepemilikan institusional, kebijakan dividen, dan kebijakan hutang bersama-sama mempengaruhi nilai perusahaan", "author" : [ { "dropping-particle" : "", "family" : "Sukirni", "given" : "Dwi", "non-dropping-particle" : "", "parse-names" : false, "suffix" : "" } ], "container-title" : "Accounting Analysis Journal", "id" : "ITEM-1", "issue" : "2", "issued" : { "date-parts" : [ [ "2012" ] ] }, "page" : "1-12", "title" : "Kepemilikan Manajerial, Kepemilikan Institusional, Kebijakan Dividen dan Kebijakan Hutang Analisis terhadap Nilai Perusahaan", "type" : "article-journal", "volume" : "1" }, "uris" : [ "http://www.mendeley.com/documents/?uuid=5cb390d8-6bae-4956-83a6-8b1cb7371126", "http://www.mendeley.com/documents/?uuid=e2de8940-e834-440d-9e60-b84ae97996ae" ] } ], "mendeley" : { "formattedCitation" : "(Sukirni, 2012)", "manualFormatting" : "Sukirni (2012)", "plainTextFormattedCitation" : "(Sukirni, 2012)", "previouslyFormattedCitation" : "(Sukirni, 201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kirni</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477E">
        <w:rPr>
          <w:rFonts w:ascii="Times New Roman" w:hAnsi="Times New Roman" w:cs="Times New Roman"/>
          <w:sz w:val="24"/>
          <w:szCs w:val="24"/>
        </w:rPr>
        <w:t xml:space="preserve">menyatakan bahwa kepemilikan institusional berpengaruh positif secara signifikan terhadap nilai perusahaan. Sebaliknya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kembangan ekonomi di Indonesia yang semakin pesat telah mempengaruhi dunia usaha terutama dalam bidang jasa. Dalam hal ini perusahaan jasa semakin dirasakan manfaatnya oleh masyarakat, sehubungan dengan upaya peningkatan kualitas jasa, seperti jasa asuransi. Tujuan penelitian ini adalah untuk mengetahui apakah terdapat pengaruh signifikan struktur kepemilikan institusional, ukuran perusahaan dan resiko terhadap nilai perusahaan industri asuransi baik secara parsial maupun simultan. Jenis penelitian dalam studi ini adalah Penelitian Asosiatif yaitu mengukur asosiasi antara dua variabel atau lebih. Populasi yang ada berjumlah 12 perusahaan asuransi yang memenuhi kriteria purposive sampling sehingga diperoleh sampel sebanyak 10 perusahaan. Teknis analisis data yang digunakan dalam penelitian ini adalah analisis regresi linier berganda. Hasil penelitian menunjukkan bahwa secara parsial Struktur Kepemilikan Institusional tidak berpengaruh signifikan terhadap Nilai Perusahaan pada perusahaan-perusahaan subsector asuransi yang terdaftar di Bursa Efek Indonesia tahun 2013-2016, secara parsial ukuran perusahaan tidak berpengaruh signifikan terhadap Nilai Perusahaan pada perusahaan-perusahaan subsector asuransi yang terdaftar di Bursa Efek Indonesia tahun 2013-2016, secara parsial Resiko Perusahaan tidak berpengaruh signifikan terhadap Nilai Perusahaan pada perusahaan-perusahaan subsector asuransi yang terdaftar di Bursa Efek Indonesia tahun 2013-2016 dan secara simultan Struktur Kepemilikan Institusional, Ukuran Perusahaan dan Resiko Perusahaan tidak berpengaruh signifikan terhadap Nilai Perusahaan pada perusahaan- perusahaan subsector asuransi yang terdaftar di Bursa Efek Indonesia tahun 2013-2016 Kata", "author" : [ { "dropping-particle" : "", "family" : "Ussu", "given" : "Tarakanita", "non-dropping-particle" : "", "parse-names" : false, "suffix" : "" }, { "dropping-particle" : "", "family" : "Saerang", "given" : "Ivonne S.", "non-dropping-particle" : "", "parse-names" : false, "suffix" : "" }, { "dropping-particle" : "", "family" : "Ogi", "given" : "Imelda W.J", "non-dropping-particle" : "", "parse-names" : false, "suffix" : "" } ], "container-title" : "Jurnal Riset Ekonomi, Manajemen, Bisnis Dan Akuntansi", "id" : "ITEM-1", "issue" : "2", "issued" : { "date-parts" : [ [ "2017" ] ] }, "page" : "1935-1943", "title" : "Analisis Struktur Kepemilikan Institusional, Ukuran Perusahaan Dan Risiko Pe Terhadap Nilai Perusahaan Industri Asuransi Yang Terdaftar Di Bursa Efek Indonesia Periode 2013-2016", "type" : "article-journal", "volume" : "5" }, "uris" : [ "http://www.mendeley.com/documents/?uuid=d5362d94-c722-4437-bead-cdaf509847dc", "http://www.mendeley.com/documents/?uuid=7cf4ce7b-879c-492b-b9d3-f7e989894cf5" ] } ], "mendeley" : { "formattedCitation" : "(Ussu et al., 2017)", "manualFormatting" : "Ussu et al. (2017)", "plainTextFormattedCitation" : "(Ussu et al., 2017)", "previouslyFormattedCitation" : "(Ussu et al.,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Ussu et al.</w:t>
      </w:r>
      <w:r w:rsidRPr="004943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9433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477E">
        <w:rPr>
          <w:rFonts w:ascii="Times New Roman" w:hAnsi="Times New Roman" w:cs="Times New Roman"/>
          <w:sz w:val="24"/>
          <w:szCs w:val="24"/>
        </w:rPr>
        <w:t>menyatakan bahwa secara parsial struktur kepemilikan institusional tidak berpengaruh signifikan terhadap nilai perusahaan.</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Dalam penelitian ini, penulis menggunakan perusahaan perbankan sebagai objek penelitian karena dengan mengutip dari berita cnnindonesia.com mengenai kepemilikan institusi yang mendominasi saham perusahaan publik di Indonesia, maka penulis ingin mengetahui seberapa besar andil dan pengaruh kepemilikan ins</w:t>
      </w:r>
      <w:r>
        <w:rPr>
          <w:rFonts w:ascii="Times New Roman" w:hAnsi="Times New Roman" w:cs="Times New Roman"/>
          <w:sz w:val="24"/>
          <w:szCs w:val="24"/>
        </w:rPr>
        <w:t>t</w:t>
      </w:r>
      <w:r w:rsidRPr="00DA477E">
        <w:rPr>
          <w:rFonts w:ascii="Times New Roman" w:hAnsi="Times New Roman" w:cs="Times New Roman"/>
          <w:sz w:val="24"/>
          <w:szCs w:val="24"/>
        </w:rPr>
        <w:t>itusi dalam meningkatkan fungsi pengawasan dan pengendalian atas kinerja manajemen dalam mencapai tujuan perusahaan, yaitu meningkatnya nilai perusahaan. Selain itu, dalam acara institutional investor day melibatkan 16 emiten di mana 3 di</w:t>
      </w:r>
      <w:r>
        <w:rPr>
          <w:rFonts w:ascii="Times New Roman" w:hAnsi="Times New Roman" w:cs="Times New Roman"/>
          <w:sz w:val="24"/>
          <w:szCs w:val="24"/>
        </w:rPr>
        <w:t xml:space="preserve"> </w:t>
      </w:r>
      <w:r w:rsidRPr="00DA477E">
        <w:rPr>
          <w:rFonts w:ascii="Times New Roman" w:hAnsi="Times New Roman" w:cs="Times New Roman"/>
          <w:sz w:val="24"/>
          <w:szCs w:val="24"/>
        </w:rPr>
        <w:t xml:space="preserve">antaranya adalah perusahaan perbankan. Oleh karena itu, seberapa besar minat calon investor terhadap perusahaan perbankan di mana adanya kepemilikan institusi menjadi salah satu penilaian terhadap layaknya suatu perusahaan publik sebagai tujuan investasi. Penelitian ini diharapkan dapat mendukung kontribusi terhadap penelitian terdahulu dengan memberikan bukti empiris yang berkaitan dengan profitabilitas, </w:t>
      </w:r>
      <w:r w:rsidRPr="00DA477E">
        <w:rPr>
          <w:rFonts w:ascii="Times New Roman" w:hAnsi="Times New Roman" w:cs="Times New Roman"/>
          <w:i/>
          <w:sz w:val="24"/>
          <w:szCs w:val="24"/>
        </w:rPr>
        <w:t>leverage</w:t>
      </w:r>
      <w:r w:rsidRPr="00DA477E">
        <w:rPr>
          <w:rFonts w:ascii="Times New Roman" w:hAnsi="Times New Roman" w:cs="Times New Roman"/>
          <w:sz w:val="24"/>
          <w:szCs w:val="24"/>
        </w:rPr>
        <w:t>, ukuran perusahaan, kepemilikan institusi, dan nilai perusahaan. Berdasarkan uraian diatas, maka penulis tertarik untuk melakukan penelitian yang berjudul “</w:t>
      </w:r>
      <w:r w:rsidRPr="00DA477E">
        <w:rPr>
          <w:rFonts w:ascii="Times New Roman" w:hAnsi="Times New Roman" w:cs="Times New Roman"/>
          <w:b/>
          <w:sz w:val="24"/>
          <w:szCs w:val="24"/>
        </w:rPr>
        <w:t>Pengaruh</w:t>
      </w:r>
      <w:r w:rsidRPr="00DA477E">
        <w:rPr>
          <w:rFonts w:ascii="Times New Roman" w:hAnsi="Times New Roman" w:cs="Times New Roman"/>
          <w:sz w:val="24"/>
          <w:szCs w:val="24"/>
        </w:rPr>
        <w:t xml:space="preserve"> </w:t>
      </w:r>
      <w:r w:rsidRPr="00DA477E">
        <w:rPr>
          <w:rFonts w:ascii="Times New Roman" w:hAnsi="Times New Roman" w:cs="Times New Roman"/>
          <w:b/>
          <w:sz w:val="24"/>
          <w:szCs w:val="24"/>
        </w:rPr>
        <w:t xml:space="preserve">profitabilitas, </w:t>
      </w:r>
      <w:r w:rsidRPr="00DA477E">
        <w:rPr>
          <w:rFonts w:ascii="Times New Roman" w:hAnsi="Times New Roman" w:cs="Times New Roman"/>
          <w:b/>
          <w:i/>
          <w:sz w:val="24"/>
          <w:szCs w:val="24"/>
        </w:rPr>
        <w:t>leverage</w:t>
      </w:r>
      <w:r w:rsidRPr="00DA477E">
        <w:rPr>
          <w:rFonts w:ascii="Times New Roman" w:hAnsi="Times New Roman" w:cs="Times New Roman"/>
          <w:b/>
          <w:sz w:val="24"/>
          <w:szCs w:val="24"/>
        </w:rPr>
        <w:t>, ukuran perusahaan, dan kepemilikan institusi terhadap nilai perusahaan pada perusahaan perbankan yang terdaftar di Bursa Efek Indonesia tahun 2015-2017</w:t>
      </w:r>
      <w:r w:rsidRPr="00DA477E">
        <w:rPr>
          <w:rFonts w:ascii="Times New Roman" w:hAnsi="Times New Roman" w:cs="Times New Roman"/>
          <w:sz w:val="24"/>
          <w:szCs w:val="24"/>
        </w:rPr>
        <w:t>”.</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3" w:name="_Toc533360037"/>
      <w:r w:rsidRPr="00DA477E">
        <w:rPr>
          <w:rFonts w:ascii="Times New Roman" w:hAnsi="Times New Roman" w:cs="Times New Roman"/>
          <w:color w:val="auto"/>
          <w:sz w:val="24"/>
        </w:rPr>
        <w:t>Identifikasi Masalah</w:t>
      </w:r>
      <w:bookmarkEnd w:id="3"/>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Seperti yang diuraikan dalam latar belakang, penulis mengidentifikasikan beberapa masalah yang terdapat dalam penelitian ini, di antaranya:</w:t>
      </w:r>
    </w:p>
    <w:p w:rsidR="00F15D73" w:rsidRPr="00DA477E" w:rsidRDefault="00F15D73" w:rsidP="00F15D73">
      <w:pPr>
        <w:pStyle w:val="ListParagraph"/>
        <w:numPr>
          <w:ilvl w:val="0"/>
          <w:numId w:val="2"/>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struktur modal berpengaruh terhadap nilai perusahaan?</w:t>
      </w:r>
    </w:p>
    <w:p w:rsidR="00F15D73" w:rsidRPr="00DA477E" w:rsidRDefault="00F15D73" w:rsidP="00F15D73">
      <w:pPr>
        <w:pStyle w:val="ListParagraph"/>
        <w:numPr>
          <w:ilvl w:val="0"/>
          <w:numId w:val="2"/>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 xml:space="preserve">Apakah </w:t>
      </w:r>
      <w:r w:rsidRPr="00DA477E">
        <w:rPr>
          <w:rFonts w:ascii="Times New Roman" w:hAnsi="Times New Roman" w:cs="Times New Roman"/>
          <w:i/>
          <w:sz w:val="24"/>
          <w:szCs w:val="24"/>
        </w:rPr>
        <w:t>growth opportunity</w:t>
      </w:r>
      <w:r w:rsidRPr="00DA477E">
        <w:rPr>
          <w:rFonts w:ascii="Times New Roman" w:hAnsi="Times New Roman" w:cs="Times New Roman"/>
          <w:sz w:val="24"/>
          <w:szCs w:val="24"/>
        </w:rPr>
        <w:t xml:space="preserve"> berpengaruh terhadap nilai perusahaan?</w:t>
      </w:r>
    </w:p>
    <w:p w:rsidR="00F15D73" w:rsidRPr="00DA477E" w:rsidRDefault="00F15D73" w:rsidP="00F15D73">
      <w:pPr>
        <w:pStyle w:val="ListParagraph"/>
        <w:numPr>
          <w:ilvl w:val="0"/>
          <w:numId w:val="2"/>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profitabilitas berpengaruh terhadap nilai perusahaan?</w:t>
      </w:r>
    </w:p>
    <w:p w:rsidR="00F15D73" w:rsidRPr="00DA477E" w:rsidRDefault="00F15D73" w:rsidP="00F15D73">
      <w:pPr>
        <w:pStyle w:val="ListParagraph"/>
        <w:numPr>
          <w:ilvl w:val="0"/>
          <w:numId w:val="2"/>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 xml:space="preserve">Apakah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berpengaruh terhadap nilai perusahaan?</w:t>
      </w:r>
    </w:p>
    <w:p w:rsidR="00F15D73" w:rsidRPr="00DA477E" w:rsidRDefault="00F15D73" w:rsidP="00F15D73">
      <w:pPr>
        <w:pStyle w:val="ListParagraph"/>
        <w:numPr>
          <w:ilvl w:val="0"/>
          <w:numId w:val="2"/>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ukuran perusahaan berpengaruh terhadap nilai perusahaan?</w:t>
      </w:r>
    </w:p>
    <w:p w:rsidR="00F15D73" w:rsidRPr="00DA477E" w:rsidRDefault="00F15D73" w:rsidP="00F15D73">
      <w:pPr>
        <w:pStyle w:val="ListParagraph"/>
        <w:numPr>
          <w:ilvl w:val="0"/>
          <w:numId w:val="2"/>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kepemilikan institusi berpengaruh terhadap nilai perusahaan?</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4" w:name="_Toc533360038"/>
      <w:r w:rsidRPr="00DA477E">
        <w:rPr>
          <w:rFonts w:ascii="Times New Roman" w:hAnsi="Times New Roman" w:cs="Times New Roman"/>
          <w:color w:val="auto"/>
          <w:sz w:val="24"/>
        </w:rPr>
        <w:t>Batasan Masalah</w:t>
      </w:r>
      <w:bookmarkEnd w:id="4"/>
      <w:r w:rsidRPr="00DA477E">
        <w:rPr>
          <w:rFonts w:ascii="Times New Roman" w:hAnsi="Times New Roman" w:cs="Times New Roman"/>
          <w:color w:val="auto"/>
          <w:sz w:val="24"/>
        </w:rPr>
        <w:t xml:space="preserve">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Berdasarkan masalah-masalah yang sudah diidentifikasi, penulis menyadari bahwa terdapat keterbatasan waktu dalam menyelesaikan penelitian ini. Oleh karena itu, yang menjadi fokus perhatian penulis dalam penelitian ini adalah:</w:t>
      </w:r>
    </w:p>
    <w:p w:rsidR="00F15D73" w:rsidRPr="00DA477E" w:rsidRDefault="00F15D73" w:rsidP="00F15D73">
      <w:pPr>
        <w:pStyle w:val="ListParagraph"/>
        <w:numPr>
          <w:ilvl w:val="0"/>
          <w:numId w:val="3"/>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profitabilitas berpengaruh terhadap nilai perusahaan?</w:t>
      </w:r>
    </w:p>
    <w:p w:rsidR="00F15D73" w:rsidRPr="00DA477E" w:rsidRDefault="00F15D73" w:rsidP="00F15D73">
      <w:pPr>
        <w:pStyle w:val="ListParagraph"/>
        <w:numPr>
          <w:ilvl w:val="0"/>
          <w:numId w:val="3"/>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 xml:space="preserve">Apakah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berpengaruh terhadap nilai perusahaan?</w:t>
      </w:r>
    </w:p>
    <w:p w:rsidR="00F15D73" w:rsidRPr="00DA477E" w:rsidRDefault="00F15D73" w:rsidP="00F15D73">
      <w:pPr>
        <w:pStyle w:val="ListParagraph"/>
        <w:numPr>
          <w:ilvl w:val="0"/>
          <w:numId w:val="3"/>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ukuran perusahaan berpengaruh terhadap nilai perusahaan?</w:t>
      </w:r>
    </w:p>
    <w:p w:rsidR="00F15D73" w:rsidRPr="00DA477E" w:rsidRDefault="00F15D73" w:rsidP="00F15D73">
      <w:pPr>
        <w:pStyle w:val="ListParagraph"/>
        <w:numPr>
          <w:ilvl w:val="0"/>
          <w:numId w:val="3"/>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Apakah kepemilikan institusi berpengaruh terhadap nilai perusahaan?</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5" w:name="_Toc533360039"/>
      <w:r w:rsidRPr="00DA477E">
        <w:rPr>
          <w:rFonts w:ascii="Times New Roman" w:hAnsi="Times New Roman" w:cs="Times New Roman"/>
          <w:color w:val="auto"/>
          <w:sz w:val="24"/>
        </w:rPr>
        <w:t>Batasan Penelitian</w:t>
      </w:r>
      <w:bookmarkEnd w:id="5"/>
      <w:r w:rsidRPr="00DA477E">
        <w:rPr>
          <w:rFonts w:ascii="Times New Roman" w:hAnsi="Times New Roman" w:cs="Times New Roman"/>
          <w:color w:val="auto"/>
          <w:sz w:val="24"/>
        </w:rPr>
        <w:t xml:space="preserve"> </w:t>
      </w:r>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Pada penelitian ini, penulis mengambil sampel dari perusahaan-perusahaan perbankan yang terdaftar di Bursa Efek Indonesia tahun 2015-2017. Sumber data yang digunakan merupakan data sekunder berupa laporan keuangan tahunan perusahaan yang sudah dipublikasi dan berisi tentang informasi keuangan.</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6" w:name="_Toc533360040"/>
      <w:r w:rsidRPr="00DA477E">
        <w:rPr>
          <w:rFonts w:ascii="Times New Roman" w:hAnsi="Times New Roman" w:cs="Times New Roman"/>
          <w:color w:val="auto"/>
          <w:sz w:val="24"/>
        </w:rPr>
        <w:t>Rumusan Masalah</w:t>
      </w:r>
      <w:bookmarkEnd w:id="6"/>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Berdasarkan masalah yang sudah dibatasi, maka penulis merumuskan masalah tersebut menjadi apakah profitabilitas, </w:t>
      </w:r>
      <w:r w:rsidRPr="00DA477E">
        <w:rPr>
          <w:rFonts w:ascii="Times New Roman" w:hAnsi="Times New Roman" w:cs="Times New Roman"/>
          <w:i/>
          <w:sz w:val="24"/>
          <w:szCs w:val="24"/>
        </w:rPr>
        <w:t>leverage</w:t>
      </w:r>
      <w:r w:rsidRPr="00DA477E">
        <w:rPr>
          <w:rFonts w:ascii="Times New Roman" w:hAnsi="Times New Roman" w:cs="Times New Roman"/>
          <w:sz w:val="24"/>
          <w:szCs w:val="24"/>
        </w:rPr>
        <w:t>, ukuran perusahaan, dan kepemilikan institusi berpengaruh terhadap nilai perusahaan?”</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7" w:name="_Toc533360041"/>
      <w:r w:rsidRPr="00DA477E">
        <w:rPr>
          <w:rFonts w:ascii="Times New Roman" w:hAnsi="Times New Roman" w:cs="Times New Roman"/>
          <w:color w:val="auto"/>
          <w:sz w:val="24"/>
        </w:rPr>
        <w:t>Tujuan Penelitian</w:t>
      </w:r>
      <w:bookmarkEnd w:id="7"/>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 xml:space="preserve">Penelitian ini dimaksudkan agar penulis dapat lebih memahami mengenai pengaruh profitabilitas, </w:t>
      </w:r>
      <w:r w:rsidRPr="00DA477E">
        <w:rPr>
          <w:rFonts w:ascii="Times New Roman" w:hAnsi="Times New Roman" w:cs="Times New Roman"/>
          <w:i/>
          <w:sz w:val="24"/>
          <w:szCs w:val="24"/>
        </w:rPr>
        <w:t>leverage</w:t>
      </w:r>
      <w:r w:rsidRPr="00DA477E">
        <w:rPr>
          <w:rFonts w:ascii="Times New Roman" w:hAnsi="Times New Roman" w:cs="Times New Roman"/>
          <w:sz w:val="24"/>
          <w:szCs w:val="24"/>
        </w:rPr>
        <w:t>, ukuran perusahaan, dan kepemilikan institusi terhadap nilai perusahaan. Tujuan-tujuan tersebut diuraikan sebagai berikut:</w:t>
      </w:r>
    </w:p>
    <w:p w:rsidR="00F15D73" w:rsidRPr="00DA477E" w:rsidRDefault="00F15D73" w:rsidP="00F15D73">
      <w:pPr>
        <w:pStyle w:val="ListParagraph"/>
        <w:numPr>
          <w:ilvl w:val="0"/>
          <w:numId w:val="4"/>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Mengetahui pengaruh profitabilitas terhadap nilai perusahaan.</w:t>
      </w:r>
    </w:p>
    <w:p w:rsidR="00F15D73" w:rsidRPr="00DA477E" w:rsidRDefault="00F15D73" w:rsidP="00F15D73">
      <w:pPr>
        <w:pStyle w:val="ListParagraph"/>
        <w:numPr>
          <w:ilvl w:val="0"/>
          <w:numId w:val="4"/>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 xml:space="preserve">Mengetahui pengaruh </w:t>
      </w:r>
      <w:r w:rsidRPr="00DA477E">
        <w:rPr>
          <w:rFonts w:ascii="Times New Roman" w:hAnsi="Times New Roman" w:cs="Times New Roman"/>
          <w:i/>
          <w:sz w:val="24"/>
          <w:szCs w:val="24"/>
        </w:rPr>
        <w:t>leverage</w:t>
      </w:r>
      <w:r w:rsidRPr="00DA477E">
        <w:rPr>
          <w:rFonts w:ascii="Times New Roman" w:hAnsi="Times New Roman" w:cs="Times New Roman"/>
          <w:sz w:val="24"/>
          <w:szCs w:val="24"/>
        </w:rPr>
        <w:t xml:space="preserve"> terhadap nilai perusahaan.</w:t>
      </w:r>
    </w:p>
    <w:p w:rsidR="00F15D73" w:rsidRPr="00DA477E" w:rsidRDefault="00F15D73" w:rsidP="00F15D73">
      <w:pPr>
        <w:pStyle w:val="ListParagraph"/>
        <w:numPr>
          <w:ilvl w:val="0"/>
          <w:numId w:val="4"/>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Mengetahui pengaruh ukuran perusahaan terhadap nilai perusahaan.</w:t>
      </w:r>
    </w:p>
    <w:p w:rsidR="00F15D73" w:rsidRPr="00DA477E" w:rsidRDefault="00F15D73" w:rsidP="00F15D73">
      <w:pPr>
        <w:pStyle w:val="ListParagraph"/>
        <w:numPr>
          <w:ilvl w:val="0"/>
          <w:numId w:val="4"/>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Mengetahui pengaruh kepemilikan institusi terhadap nilai perusahaan.</w:t>
      </w:r>
    </w:p>
    <w:p w:rsidR="00F15D73" w:rsidRPr="00DA477E" w:rsidRDefault="00F15D73" w:rsidP="00F15D73">
      <w:pPr>
        <w:pStyle w:val="Heading2"/>
        <w:numPr>
          <w:ilvl w:val="0"/>
          <w:numId w:val="1"/>
        </w:numPr>
        <w:spacing w:line="480" w:lineRule="auto"/>
        <w:rPr>
          <w:rFonts w:ascii="Times New Roman" w:hAnsi="Times New Roman" w:cs="Times New Roman"/>
          <w:color w:val="auto"/>
          <w:sz w:val="24"/>
        </w:rPr>
      </w:pPr>
      <w:bookmarkStart w:id="8" w:name="_Toc533360042"/>
      <w:r w:rsidRPr="00DA477E">
        <w:rPr>
          <w:rFonts w:ascii="Times New Roman" w:hAnsi="Times New Roman" w:cs="Times New Roman"/>
          <w:color w:val="auto"/>
          <w:sz w:val="24"/>
        </w:rPr>
        <w:t>Manfaat Penelitian</w:t>
      </w:r>
      <w:bookmarkEnd w:id="8"/>
    </w:p>
    <w:p w:rsidR="00F15D73" w:rsidRPr="00DA477E" w:rsidRDefault="00F15D73" w:rsidP="00F15D73">
      <w:pPr>
        <w:spacing w:line="480" w:lineRule="auto"/>
        <w:ind w:left="360" w:firstLine="360"/>
        <w:jc w:val="both"/>
        <w:rPr>
          <w:rFonts w:ascii="Times New Roman" w:hAnsi="Times New Roman" w:cs="Times New Roman"/>
          <w:sz w:val="24"/>
          <w:szCs w:val="24"/>
        </w:rPr>
      </w:pPr>
      <w:r w:rsidRPr="00DA477E">
        <w:rPr>
          <w:rFonts w:ascii="Times New Roman" w:hAnsi="Times New Roman" w:cs="Times New Roman"/>
          <w:sz w:val="24"/>
          <w:szCs w:val="24"/>
        </w:rPr>
        <w:t>Penelitian ini diharapkan oleh penulis dapat memberikan manfaat kepada beberapa pihak, yaitu:</w:t>
      </w:r>
    </w:p>
    <w:p w:rsidR="00F15D73" w:rsidRPr="00DA477E" w:rsidRDefault="00F15D73" w:rsidP="00F15D73">
      <w:pPr>
        <w:pStyle w:val="ListParagraph"/>
        <w:numPr>
          <w:ilvl w:val="0"/>
          <w:numId w:val="5"/>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Bagi pihak praktisi yang meliputi manajemen dan investor, penelitian ini diharapkan dapat memberikan informasi sebagai saran yang mungkin dapat digunakan dalam pengambilan keputusan bisnis perusahaan.</w:t>
      </w:r>
    </w:p>
    <w:p w:rsidR="00F15D73" w:rsidRPr="00DA477E" w:rsidRDefault="00F15D73" w:rsidP="00F15D73">
      <w:pPr>
        <w:pStyle w:val="ListParagraph"/>
        <w:numPr>
          <w:ilvl w:val="0"/>
          <w:numId w:val="5"/>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Bagi pihak akademisi, penelitian ini diharapkan dapat memberikan kontribusi kepada penelitian sebelumnya. Selain itu, penelitian ini juga diharapkan dapat memberikan informasi pembanding kepada pihak yang melakukan penelitian serupa atau penelitian yang lebih luas.</w:t>
      </w:r>
    </w:p>
    <w:p w:rsidR="00F15D73" w:rsidRPr="00DA477E" w:rsidRDefault="00F15D73" w:rsidP="00F15D73">
      <w:pPr>
        <w:pStyle w:val="ListParagraph"/>
        <w:numPr>
          <w:ilvl w:val="0"/>
          <w:numId w:val="5"/>
        </w:numPr>
        <w:spacing w:line="480" w:lineRule="auto"/>
        <w:jc w:val="both"/>
        <w:rPr>
          <w:rFonts w:ascii="Times New Roman" w:hAnsi="Times New Roman" w:cs="Times New Roman"/>
          <w:sz w:val="24"/>
          <w:szCs w:val="24"/>
        </w:rPr>
      </w:pPr>
      <w:r w:rsidRPr="00DA477E">
        <w:rPr>
          <w:rFonts w:ascii="Times New Roman" w:hAnsi="Times New Roman" w:cs="Times New Roman"/>
          <w:sz w:val="24"/>
          <w:szCs w:val="24"/>
        </w:rPr>
        <w:t xml:space="preserve">Bagi para pembaca, penelitian ini diharapkan dapat memberikan studi mengenai pengaruh profitabilitas, </w:t>
      </w:r>
      <w:r w:rsidRPr="00DA477E">
        <w:rPr>
          <w:rFonts w:ascii="Times New Roman" w:hAnsi="Times New Roman" w:cs="Times New Roman"/>
          <w:i/>
          <w:sz w:val="24"/>
          <w:szCs w:val="24"/>
        </w:rPr>
        <w:t>leverage</w:t>
      </w:r>
      <w:r w:rsidRPr="00DA477E">
        <w:rPr>
          <w:rFonts w:ascii="Times New Roman" w:hAnsi="Times New Roman" w:cs="Times New Roman"/>
          <w:sz w:val="24"/>
          <w:szCs w:val="24"/>
        </w:rPr>
        <w:t>, ukuran perusahaan, dan kepemilikan institusi terhadap nilai perusahaan.</w:t>
      </w:r>
    </w:p>
    <w:p w:rsidR="00F15D73" w:rsidRDefault="00F15D73" w:rsidP="00F15D73">
      <w:pPr>
        <w:spacing w:line="480" w:lineRule="auto"/>
        <w:rPr>
          <w:rFonts w:ascii="Times New Roman" w:hAnsi="Times New Roman" w:cs="Times New Roman"/>
          <w:sz w:val="24"/>
          <w:szCs w:val="24"/>
        </w:rPr>
      </w:pPr>
    </w:p>
    <w:p w:rsidR="00F15D73" w:rsidRDefault="00F15D73" w:rsidP="00F15D73">
      <w:pPr>
        <w:spacing w:line="480" w:lineRule="auto"/>
        <w:rPr>
          <w:rFonts w:ascii="Times New Roman" w:hAnsi="Times New Roman" w:cs="Times New Roman"/>
          <w:sz w:val="24"/>
          <w:szCs w:val="24"/>
        </w:rPr>
      </w:pPr>
    </w:p>
    <w:p w:rsidR="00F15D73" w:rsidRDefault="00F15D73" w:rsidP="00F15D73">
      <w:pPr>
        <w:spacing w:line="480" w:lineRule="auto"/>
        <w:rPr>
          <w:rFonts w:ascii="Times New Roman" w:hAnsi="Times New Roman" w:cs="Times New Roman"/>
          <w:sz w:val="24"/>
          <w:szCs w:val="24"/>
        </w:rPr>
      </w:pPr>
    </w:p>
    <w:p w:rsidR="00F15D73" w:rsidRDefault="00F15D73" w:rsidP="00F15D73">
      <w:pPr>
        <w:spacing w:line="480" w:lineRule="auto"/>
        <w:rPr>
          <w:rFonts w:ascii="Times New Roman" w:hAnsi="Times New Roman" w:cs="Times New Roman"/>
          <w:sz w:val="24"/>
          <w:szCs w:val="24"/>
        </w:rPr>
      </w:pPr>
    </w:p>
    <w:p w:rsidR="003363F3" w:rsidRDefault="003363F3">
      <w:bookmarkStart w:id="9" w:name="_GoBack"/>
      <w:bookmarkEnd w:id="9"/>
    </w:p>
    <w:sectPr w:rsidR="003363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CD1DD2"/>
    <w:multiLevelType w:val="hybridMultilevel"/>
    <w:tmpl w:val="7B501580"/>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9F42F6F"/>
    <w:multiLevelType w:val="hybridMultilevel"/>
    <w:tmpl w:val="F692C9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E761D69"/>
    <w:multiLevelType w:val="hybridMultilevel"/>
    <w:tmpl w:val="0EECB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5D65B9D"/>
    <w:multiLevelType w:val="hybridMultilevel"/>
    <w:tmpl w:val="BE6E1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7490E96"/>
    <w:multiLevelType w:val="hybridMultilevel"/>
    <w:tmpl w:val="9A88DB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D73"/>
    <w:rsid w:val="003363F3"/>
    <w:rsid w:val="00F15D73"/>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D73"/>
    <w:rPr>
      <w:rFonts w:eastAsiaTheme="minorHAnsi"/>
      <w:lang w:eastAsia="en-US"/>
    </w:rPr>
  </w:style>
  <w:style w:type="paragraph" w:styleId="Heading1">
    <w:name w:val="heading 1"/>
    <w:basedOn w:val="Normal"/>
    <w:next w:val="Normal"/>
    <w:link w:val="Heading1Char"/>
    <w:uiPriority w:val="9"/>
    <w:qFormat/>
    <w:rsid w:val="00F15D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15D7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D73"/>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F15D73"/>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F15D7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D73"/>
    <w:rPr>
      <w:rFonts w:eastAsiaTheme="minorHAnsi"/>
      <w:lang w:eastAsia="en-US"/>
    </w:rPr>
  </w:style>
  <w:style w:type="paragraph" w:styleId="Heading1">
    <w:name w:val="heading 1"/>
    <w:basedOn w:val="Normal"/>
    <w:next w:val="Normal"/>
    <w:link w:val="Heading1Char"/>
    <w:uiPriority w:val="9"/>
    <w:qFormat/>
    <w:rsid w:val="00F15D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15D7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5D73"/>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F15D73"/>
    <w:rPr>
      <w:rFonts w:asciiTheme="majorHAnsi" w:eastAsiaTheme="majorEastAsia" w:hAnsiTheme="majorHAnsi" w:cstheme="majorBidi"/>
      <w:b/>
      <w:bCs/>
      <w:color w:val="4F81BD" w:themeColor="accent1"/>
      <w:sz w:val="26"/>
      <w:szCs w:val="26"/>
      <w:lang w:eastAsia="en-US"/>
    </w:rPr>
  </w:style>
  <w:style w:type="paragraph" w:styleId="ListParagraph">
    <w:name w:val="List Paragraph"/>
    <w:basedOn w:val="Normal"/>
    <w:uiPriority w:val="34"/>
    <w:qFormat/>
    <w:rsid w:val="00F15D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10724</Words>
  <Characters>61129</Characters>
  <Application>Microsoft Office Word</Application>
  <DocSecurity>0</DocSecurity>
  <Lines>509</Lines>
  <Paragraphs>143</Paragraphs>
  <ScaleCrop>false</ScaleCrop>
  <Company>home</Company>
  <LinksUpToDate>false</LinksUpToDate>
  <CharactersWithSpaces>71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19-05-10T00:49:00Z</dcterms:created>
  <dcterms:modified xsi:type="dcterms:W3CDTF">2019-05-10T00:49:00Z</dcterms:modified>
</cp:coreProperties>
</file>